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3176333C" w:rsidR="00161345" w:rsidRDefault="00161345" w:rsidP="00161345">
      <w:pPr>
        <w:pStyle w:val="CommentText"/>
        <w:numPr>
          <w:ilvl w:val="2"/>
          <w:numId w:val="4"/>
        </w:numPr>
        <w:rPr>
          <w:sz w:val="22"/>
          <w:szCs w:val="22"/>
        </w:rPr>
      </w:pPr>
      <w:r>
        <w:rPr>
          <w:sz w:val="22"/>
          <w:szCs w:val="22"/>
        </w:rPr>
        <w:t xml:space="preserve">Competitive dominance results in </w:t>
      </w:r>
      <w:r w:rsidR="00D91009">
        <w:t>species-specific compositional states</w:t>
      </w:r>
      <w:r w:rsidR="00D91009">
        <w:t xml:space="preserve">, </w:t>
      </w:r>
      <w:proofErr w:type="gramStart"/>
      <w:r w:rsidR="00D91009">
        <w:t xml:space="preserve">which </w:t>
      </w:r>
      <w:r>
        <w:rPr>
          <w:sz w:val="22"/>
          <w:szCs w:val="22"/>
        </w:rPr>
        <w:t xml:space="preserve"> </w:t>
      </w:r>
      <w:r w:rsidR="00454C1B">
        <w:rPr>
          <w:sz w:val="22"/>
          <w:szCs w:val="22"/>
        </w:rPr>
        <w:t>define</w:t>
      </w:r>
      <w:proofErr w:type="gramEnd"/>
      <w:r>
        <w:rPr>
          <w:sz w:val="22"/>
          <w:szCs w:val="22"/>
        </w:rPr>
        <w:t xml:space="preserve"> ecosystem characteristics (</w:t>
      </w:r>
      <w:commentRangeStart w:id="0"/>
      <w:r w:rsidR="00AD62C0">
        <w:rPr>
          <w:sz w:val="22"/>
          <w:szCs w:val="22"/>
        </w:rPr>
        <w:t>e.g</w:t>
      </w:r>
      <w:commentRangeEnd w:id="0"/>
      <w:r w:rsidR="00A446C2">
        <w:rPr>
          <w:rStyle w:val="CommentReference"/>
        </w:rPr>
        <w:commentReference w:id="0"/>
      </w:r>
      <w:r w:rsidR="00AD62C0">
        <w:rPr>
          <w:sz w:val="22"/>
          <w:szCs w:val="22"/>
        </w:rPr>
        <w:t>.,</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5972F459"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0742D9A0"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 within plant populations</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001464D" w:rsidR="00151B94" w:rsidRDefault="00151B94" w:rsidP="00290098">
      <w:pPr>
        <w:pStyle w:val="CommentText"/>
        <w:numPr>
          <w:ilvl w:val="1"/>
          <w:numId w:val="4"/>
        </w:numPr>
        <w:rPr>
          <w:sz w:val="22"/>
          <w:szCs w:val="22"/>
        </w:rPr>
      </w:pPr>
      <w:r>
        <w:rPr>
          <w:sz w:val="22"/>
          <w:szCs w:val="22"/>
        </w:rPr>
        <w:t xml:space="preserve">Species composition in the presence/absence of traditional management </w:t>
      </w:r>
    </w:p>
    <w:p w14:paraId="7BF2FCE4" w14:textId="66831519" w:rsidR="00151B94" w:rsidRDefault="00151B94" w:rsidP="00151B94">
      <w:pPr>
        <w:pStyle w:val="CommentText"/>
        <w:numPr>
          <w:ilvl w:val="2"/>
          <w:numId w:val="4"/>
        </w:numPr>
        <w:rPr>
          <w:sz w:val="22"/>
          <w:szCs w:val="22"/>
        </w:rPr>
      </w:pPr>
      <w:r>
        <w:rPr>
          <w:sz w:val="22"/>
          <w:szCs w:val="22"/>
        </w:rPr>
        <w:t xml:space="preserve">Introduce group of competitive dominant species, ‘perennial graminoids (&gt; 10 cm tall).’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7086FBD7"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6545B040" w14:textId="1031CBB1" w:rsidR="00373203" w:rsidRDefault="00373203" w:rsidP="00151B94">
      <w:pPr>
        <w:pStyle w:val="CommentText"/>
        <w:numPr>
          <w:ilvl w:val="2"/>
          <w:numId w:val="4"/>
        </w:numPr>
        <w:rPr>
          <w:sz w:val="22"/>
          <w:szCs w:val="22"/>
        </w:rPr>
      </w:pPr>
      <w:r>
        <w:rPr>
          <w:sz w:val="22"/>
          <w:szCs w:val="22"/>
        </w:rPr>
        <w:t>Introduce topic of traditional management, which encouraged abundance of herbaceous, broadleaf flowering plants for root crop harvesting</w:t>
      </w:r>
      <w:r w:rsidR="008201E2">
        <w:rPr>
          <w:sz w:val="22"/>
          <w:szCs w:val="22"/>
        </w:rPr>
        <w:t xml:space="preserve"> (include specific examples of </w:t>
      </w:r>
      <w:r w:rsidR="008201E2">
        <w:rPr>
          <w:i/>
          <w:sz w:val="22"/>
          <w:szCs w:val="22"/>
        </w:rPr>
        <w:t>Potentilla pacifica</w:t>
      </w:r>
      <w:r w:rsidR="00F70782">
        <w:rPr>
          <w:i/>
          <w:sz w:val="22"/>
          <w:szCs w:val="22"/>
        </w:rPr>
        <w:t>-</w:t>
      </w:r>
      <w:proofErr w:type="spellStart"/>
      <w:r w:rsidR="00F70782">
        <w:rPr>
          <w:i/>
          <w:sz w:val="22"/>
          <w:szCs w:val="22"/>
        </w:rPr>
        <w:t>anserina</w:t>
      </w:r>
      <w:proofErr w:type="spellEnd"/>
      <w:r w:rsidR="008201E2">
        <w:rPr>
          <w:i/>
          <w:sz w:val="22"/>
          <w:szCs w:val="22"/>
        </w:rPr>
        <w:t xml:space="preserve"> </w:t>
      </w:r>
      <w:r w:rsidR="008201E2">
        <w:rPr>
          <w:sz w:val="22"/>
          <w:szCs w:val="22"/>
        </w:rPr>
        <w:t xml:space="preserve">and </w:t>
      </w:r>
      <w:r w:rsidR="008201E2">
        <w:rPr>
          <w:i/>
          <w:sz w:val="22"/>
          <w:szCs w:val="22"/>
        </w:rPr>
        <w:t>Trifolium wormskioldii</w:t>
      </w:r>
      <w:r w:rsidR="008201E2">
        <w:rPr>
          <w:sz w:val="22"/>
          <w:szCs w:val="22"/>
        </w:rPr>
        <w:t>)</w:t>
      </w:r>
      <w:r>
        <w:rPr>
          <w:sz w:val="22"/>
          <w:szCs w:val="22"/>
        </w:rPr>
        <w:t xml:space="preserve">. </w:t>
      </w:r>
      <w:r w:rsidR="004B0AE0">
        <w:rPr>
          <w:sz w:val="22"/>
          <w:szCs w:val="22"/>
        </w:rPr>
        <w:t>(2 sentences)</w:t>
      </w:r>
    </w:p>
    <w:p w14:paraId="521E773F" w14:textId="25DC7060" w:rsidR="008A1C25" w:rsidRDefault="008A1C25" w:rsidP="008A1C25">
      <w:pPr>
        <w:pStyle w:val="CommentText"/>
        <w:numPr>
          <w:ilvl w:val="3"/>
          <w:numId w:val="4"/>
        </w:numPr>
        <w:rPr>
          <w:sz w:val="22"/>
          <w:szCs w:val="22"/>
        </w:rPr>
      </w:pPr>
      <w:r>
        <w:rPr>
          <w:sz w:val="22"/>
          <w:szCs w:val="22"/>
        </w:rPr>
        <w:t>Transition to indicate regional introduction of exotic grass species through farming/ranching practices (1 sentence)</w:t>
      </w:r>
    </w:p>
    <w:p w14:paraId="63A9438D" w14:textId="0F2CFB2F" w:rsidR="003A4806" w:rsidRDefault="008A1C25" w:rsidP="00290098">
      <w:pPr>
        <w:pStyle w:val="CommentText"/>
        <w:numPr>
          <w:ilvl w:val="1"/>
          <w:numId w:val="4"/>
        </w:numPr>
        <w:rPr>
          <w:sz w:val="22"/>
          <w:szCs w:val="22"/>
        </w:rPr>
      </w:pPr>
      <w:r>
        <w:rPr>
          <w:sz w:val="22"/>
          <w:szCs w:val="22"/>
        </w:rPr>
        <w:t xml:space="preserve">Regional exotic introductions also include the </w:t>
      </w:r>
      <w:r w:rsidR="009675A6">
        <w:rPr>
          <w:sz w:val="22"/>
          <w:szCs w:val="22"/>
        </w:rPr>
        <w:t>Canada goos</w:t>
      </w:r>
      <w:r w:rsidR="00EB5EBB">
        <w:rPr>
          <w:sz w:val="22"/>
          <w:szCs w:val="22"/>
        </w:rPr>
        <w:t>e</w:t>
      </w:r>
      <w:r>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0EA55C8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33715378" w:rsidR="00F3581A" w:rsidRDefault="003E245E" w:rsidP="00EB5EBB">
      <w:pPr>
        <w:pStyle w:val="CommentText"/>
        <w:numPr>
          <w:ilvl w:val="1"/>
          <w:numId w:val="4"/>
        </w:numPr>
        <w:rPr>
          <w:sz w:val="22"/>
          <w:szCs w:val="22"/>
        </w:rPr>
      </w:pPr>
      <w:r>
        <w:rPr>
          <w:sz w:val="22"/>
          <w:szCs w:val="22"/>
        </w:rPr>
        <w:lastRenderedPageBreak/>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w:t>
      </w:r>
      <w:r w:rsidR="00EB5EBB">
        <w:rPr>
          <w:sz w:val="22"/>
          <w:szCs w:val="22"/>
        </w:rPr>
        <w:t>should not</w:t>
      </w:r>
      <w:r w:rsidR="007C199C">
        <w:rPr>
          <w:sz w:val="22"/>
          <w:szCs w:val="22"/>
        </w:rPr>
        <w:t xml:space="preserve">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32BDBB7" w14:textId="1A3BCCED"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 xml:space="preserve">bove-ground vegetation in recently disturbed sites will </w:t>
      </w:r>
      <w:r w:rsidR="000A104C">
        <w:rPr>
          <w:rFonts w:eastAsia="Times New Roman"/>
        </w:rPr>
        <w:t xml:space="preserve">be highly </w:t>
      </w:r>
      <w:r w:rsidR="007D7475" w:rsidRPr="005D29B0">
        <w:rPr>
          <w:rFonts w:eastAsia="Times New Roman"/>
        </w:rPr>
        <w:t>similar to seed inputs than older disturbance vegetation similarity to seed, or reference vegetation similarity to seed</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3D4F2F6A" w:rsidR="007D7475" w:rsidRDefault="00A25079" w:rsidP="007D7475">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w:t>
      </w:r>
      <w:proofErr w:type="gramStart"/>
      <w:r w:rsidR="008A0234">
        <w:t>1 and 10 years</w:t>
      </w:r>
      <w:proofErr w:type="gramEnd"/>
      <w:r w:rsidR="008A0234">
        <w:t xml:space="preserve">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77777777" w:rsidR="008A0234" w:rsidRDefault="008A0234" w:rsidP="008A0234">
      <w:pPr>
        <w:pStyle w:val="Caption"/>
        <w:keepNext/>
      </w:pPr>
      <w:r>
        <w:t xml:space="preserve">Table </w:t>
      </w:r>
      <w:r w:rsidR="00DF5DEC">
        <w:fldChar w:fldCharType="begin"/>
      </w:r>
      <w:r w:rsidR="00DF5DEC">
        <w:instrText xml:space="preserve"> SEQ Table \* ARABIC </w:instrText>
      </w:r>
      <w:r w:rsidR="00DF5DEC">
        <w:fldChar w:fldCharType="separate"/>
      </w:r>
      <w:r>
        <w:rPr>
          <w:noProof/>
        </w:rPr>
        <w:t>1</w:t>
      </w:r>
      <w:r w:rsidR="00DF5DEC">
        <w:rPr>
          <w:noProof/>
        </w:rPr>
        <w:fldChar w:fldCharType="end"/>
      </w:r>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347288">
        <w:trPr>
          <w:trHeight w:val="290"/>
        </w:trPr>
        <w:tc>
          <w:tcPr>
            <w:tcW w:w="2320" w:type="dxa"/>
            <w:noWrap/>
            <w:hideMark/>
          </w:tcPr>
          <w:p w14:paraId="338CF29D" w14:textId="41C674FF" w:rsidR="008A0234" w:rsidRPr="00EE76B7" w:rsidRDefault="008A0234" w:rsidP="00347288">
            <w:pPr>
              <w:rPr>
                <w:b/>
                <w:bCs/>
              </w:rPr>
            </w:pPr>
            <w:r w:rsidRPr="00EE76B7">
              <w:rPr>
                <w:b/>
                <w:bCs/>
              </w:rPr>
              <w:t xml:space="preserve">Estuary </w:t>
            </w:r>
          </w:p>
        </w:tc>
        <w:tc>
          <w:tcPr>
            <w:tcW w:w="1815" w:type="dxa"/>
            <w:noWrap/>
            <w:hideMark/>
          </w:tcPr>
          <w:p w14:paraId="41443BBD" w14:textId="77777777" w:rsidR="008A0234" w:rsidRPr="00EE76B7" w:rsidRDefault="008A0234" w:rsidP="00347288">
            <w:pPr>
              <w:rPr>
                <w:b/>
                <w:bCs/>
              </w:rPr>
            </w:pPr>
            <w:r w:rsidRPr="00EE76B7">
              <w:rPr>
                <w:b/>
                <w:bCs/>
              </w:rPr>
              <w:t>Time Since Disturbance</w:t>
            </w:r>
          </w:p>
        </w:tc>
        <w:tc>
          <w:tcPr>
            <w:tcW w:w="2284" w:type="dxa"/>
            <w:noWrap/>
            <w:hideMark/>
          </w:tcPr>
          <w:p w14:paraId="71B49F2B" w14:textId="77777777" w:rsidR="008A0234" w:rsidRPr="00EE76B7" w:rsidRDefault="008A0234" w:rsidP="00347288">
            <w:pPr>
              <w:rPr>
                <w:b/>
                <w:bCs/>
              </w:rPr>
            </w:pPr>
            <w:r w:rsidRPr="00EE76B7">
              <w:rPr>
                <w:b/>
                <w:bCs/>
              </w:rPr>
              <w:t>Disturbance condition</w:t>
            </w:r>
          </w:p>
        </w:tc>
        <w:tc>
          <w:tcPr>
            <w:tcW w:w="2931" w:type="dxa"/>
            <w:noWrap/>
            <w:hideMark/>
          </w:tcPr>
          <w:p w14:paraId="394B28D6" w14:textId="77777777" w:rsidR="008A0234" w:rsidRPr="00EE76B7" w:rsidRDefault="008A0234" w:rsidP="00347288">
            <w:pPr>
              <w:rPr>
                <w:b/>
                <w:bCs/>
              </w:rPr>
            </w:pPr>
            <w:r w:rsidRPr="00EE76B7">
              <w:rPr>
                <w:b/>
                <w:bCs/>
              </w:rPr>
              <w:t>Revegetation status</w:t>
            </w:r>
          </w:p>
        </w:tc>
      </w:tr>
      <w:tr w:rsidR="008A0234" w:rsidRPr="00EE76B7" w14:paraId="3E6A4BF0" w14:textId="77777777" w:rsidTr="00347288">
        <w:trPr>
          <w:trHeight w:val="580"/>
        </w:trPr>
        <w:tc>
          <w:tcPr>
            <w:tcW w:w="2320" w:type="dxa"/>
            <w:noWrap/>
            <w:hideMark/>
          </w:tcPr>
          <w:p w14:paraId="744E7EE7" w14:textId="58092F70" w:rsidR="008A0234" w:rsidRPr="00EE76B7" w:rsidRDefault="008A0234" w:rsidP="00347288">
            <w:r w:rsidRPr="00EE76B7">
              <w:t>Little Qualicum, Nanaimo</w:t>
            </w:r>
          </w:p>
        </w:tc>
        <w:tc>
          <w:tcPr>
            <w:tcW w:w="1815" w:type="dxa"/>
            <w:hideMark/>
          </w:tcPr>
          <w:p w14:paraId="0267652C" w14:textId="77777777" w:rsidR="008A0234" w:rsidRPr="00EE76B7" w:rsidRDefault="008A0234" w:rsidP="00347288">
            <w:r w:rsidRPr="00EE76B7">
              <w:t>0 years (</w:t>
            </w:r>
            <w:r>
              <w:t xml:space="preserve">recent grubbing </w:t>
            </w:r>
            <w:r w:rsidRPr="00EE76B7">
              <w:t>disturbance)</w:t>
            </w:r>
          </w:p>
        </w:tc>
        <w:tc>
          <w:tcPr>
            <w:tcW w:w="2284" w:type="dxa"/>
            <w:hideMark/>
          </w:tcPr>
          <w:p w14:paraId="53A10932" w14:textId="77777777" w:rsidR="008A0234" w:rsidRPr="00EE76B7" w:rsidRDefault="008A0234" w:rsidP="00347288">
            <w:r>
              <w:t xml:space="preserve">Grubbed </w:t>
            </w:r>
          </w:p>
        </w:tc>
        <w:tc>
          <w:tcPr>
            <w:tcW w:w="2931" w:type="dxa"/>
            <w:hideMark/>
          </w:tcPr>
          <w:p w14:paraId="63EAB68E" w14:textId="77777777" w:rsidR="008A0234" w:rsidRPr="00EE76B7" w:rsidRDefault="008A0234" w:rsidP="00347288">
            <w:r>
              <w:t>No transplants; ruderal vegetation exists</w:t>
            </w:r>
          </w:p>
        </w:tc>
      </w:tr>
      <w:tr w:rsidR="008A0234" w:rsidRPr="00EE76B7" w14:paraId="30185E4B" w14:textId="77777777" w:rsidTr="00347288">
        <w:trPr>
          <w:trHeight w:val="580"/>
        </w:trPr>
        <w:tc>
          <w:tcPr>
            <w:tcW w:w="2320" w:type="dxa"/>
            <w:noWrap/>
            <w:hideMark/>
          </w:tcPr>
          <w:p w14:paraId="0EF014AD" w14:textId="77777777" w:rsidR="008A0234" w:rsidRPr="00EE76B7" w:rsidRDefault="008A0234" w:rsidP="00347288">
            <w:r w:rsidRPr="00EE76B7">
              <w:t>Nanaimo</w:t>
            </w:r>
          </w:p>
        </w:tc>
        <w:tc>
          <w:tcPr>
            <w:tcW w:w="1815" w:type="dxa"/>
            <w:hideMark/>
          </w:tcPr>
          <w:p w14:paraId="2B55E633" w14:textId="58BB7A23" w:rsidR="008A0234" w:rsidRPr="00EE76B7" w:rsidRDefault="00410227" w:rsidP="00347288">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347288">
            <w:r w:rsidRPr="00EE76B7">
              <w:t xml:space="preserve">Partially </w:t>
            </w:r>
            <w:r>
              <w:t>grubbed</w:t>
            </w:r>
          </w:p>
        </w:tc>
        <w:tc>
          <w:tcPr>
            <w:tcW w:w="2931" w:type="dxa"/>
            <w:hideMark/>
          </w:tcPr>
          <w:p w14:paraId="03A37050" w14:textId="77777777" w:rsidR="008A0234" w:rsidRPr="00EE76B7" w:rsidRDefault="008A0234" w:rsidP="00347288">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347288">
        <w:trPr>
          <w:trHeight w:val="580"/>
        </w:trPr>
        <w:tc>
          <w:tcPr>
            <w:tcW w:w="2320" w:type="dxa"/>
            <w:noWrap/>
            <w:hideMark/>
          </w:tcPr>
          <w:p w14:paraId="31E623B0" w14:textId="77777777" w:rsidR="008A0234" w:rsidRPr="00EE76B7" w:rsidRDefault="008A0234" w:rsidP="00347288">
            <w:r w:rsidRPr="00EE76B7">
              <w:t>Little Qualicum</w:t>
            </w:r>
          </w:p>
        </w:tc>
        <w:tc>
          <w:tcPr>
            <w:tcW w:w="1815" w:type="dxa"/>
            <w:hideMark/>
          </w:tcPr>
          <w:p w14:paraId="64F3D281" w14:textId="53123F98" w:rsidR="008A0234" w:rsidRPr="00EE76B7" w:rsidRDefault="008A0234" w:rsidP="00347288">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347288">
            <w:r w:rsidRPr="00EE76B7">
              <w:t xml:space="preserve">Partially </w:t>
            </w:r>
            <w:r>
              <w:t>grubbed</w:t>
            </w:r>
          </w:p>
        </w:tc>
        <w:tc>
          <w:tcPr>
            <w:tcW w:w="2931" w:type="dxa"/>
            <w:hideMark/>
          </w:tcPr>
          <w:p w14:paraId="3279684B" w14:textId="77777777" w:rsidR="008A0234" w:rsidRPr="00EE76B7" w:rsidRDefault="008A0234" w:rsidP="00347288">
            <w:r w:rsidRPr="00EE76B7">
              <w:t xml:space="preserve">No transplants; vegetation recovery </w:t>
            </w:r>
            <w:r>
              <w:t xml:space="preserve">from remnant and adjacent vegetation </w:t>
            </w:r>
          </w:p>
        </w:tc>
      </w:tr>
      <w:tr w:rsidR="008A0234" w:rsidRPr="00EE76B7" w14:paraId="6297B629" w14:textId="77777777" w:rsidTr="00347288">
        <w:trPr>
          <w:trHeight w:val="290"/>
        </w:trPr>
        <w:tc>
          <w:tcPr>
            <w:tcW w:w="2320" w:type="dxa"/>
            <w:noWrap/>
            <w:hideMark/>
          </w:tcPr>
          <w:p w14:paraId="5FEAF0F5" w14:textId="6CDE22E8" w:rsidR="008A0234" w:rsidRPr="00EE76B7" w:rsidRDefault="008A0234" w:rsidP="00347288">
            <w:r w:rsidRPr="00EE76B7">
              <w:t>Little Qualicum, Nanaimo</w:t>
            </w:r>
          </w:p>
        </w:tc>
        <w:tc>
          <w:tcPr>
            <w:tcW w:w="1815" w:type="dxa"/>
            <w:hideMark/>
          </w:tcPr>
          <w:p w14:paraId="532AD4EC" w14:textId="77777777" w:rsidR="008A0234" w:rsidRPr="00EE76B7" w:rsidRDefault="008A0234" w:rsidP="00347288">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347288">
            <w:r>
              <w:t>Undisturbed</w:t>
            </w:r>
          </w:p>
        </w:tc>
        <w:tc>
          <w:tcPr>
            <w:tcW w:w="2931" w:type="dxa"/>
            <w:hideMark/>
          </w:tcPr>
          <w:p w14:paraId="3DA4492A" w14:textId="77777777" w:rsidR="008A0234" w:rsidRPr="00EE76B7" w:rsidRDefault="008A0234" w:rsidP="00347288">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AECF53C"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2"/>
      <w:r>
        <w:t>herbaria</w:t>
      </w:r>
      <w:commentRangeEnd w:id="2"/>
      <w:r>
        <w:rPr>
          <w:rStyle w:val="CommentReference"/>
        </w:rPr>
        <w:commentReference w:id="2"/>
      </w:r>
      <w:r>
        <w:t xml:space="preserve">. </w:t>
      </w:r>
    </w:p>
    <w:p w14:paraId="66E68CD1" w14:textId="77777777" w:rsidR="008A0234" w:rsidRDefault="008A0234" w:rsidP="008A0234">
      <w:pPr>
        <w:pStyle w:val="Heading2"/>
      </w:pPr>
      <w:r>
        <w:t>Analysis</w:t>
      </w:r>
    </w:p>
    <w:p w14:paraId="4C19989A" w14:textId="7A7B6FE2" w:rsidR="00EF68AC" w:rsidRPr="006F2773"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r w:rsidR="006F2773">
        <w:t>Where necessary, data were transformed to meet model assumptions (</w:t>
      </w:r>
      <w:r w:rsidR="006F2773" w:rsidRPr="006F2773">
        <w:rPr>
          <w:i/>
          <w:highlight w:val="lightGray"/>
        </w:rPr>
        <w:t>describe</w:t>
      </w:r>
      <w:r w:rsidR="00E6444F">
        <w:rPr>
          <w:i/>
          <w:highlight w:val="lightGray"/>
        </w:rPr>
        <w:t xml:space="preserve"> how</w:t>
      </w:r>
      <w:r w:rsidR="006F2773" w:rsidRPr="006F2773">
        <w:rPr>
          <w:i/>
          <w:highlight w:val="lightGray"/>
        </w:rPr>
        <w:t xml:space="preserve"> as needed</w:t>
      </w:r>
      <w:r w:rsidR="006F2773">
        <w:t>)</w:t>
      </w:r>
      <w:r w:rsidR="00E6444F">
        <w:t xml:space="preserve">.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1D49C622" w:rsidR="00EF68AC" w:rsidRDefault="00EF68AC" w:rsidP="00EF68AC">
      <w:pPr>
        <w:pStyle w:val="Heading1"/>
      </w:pPr>
      <w:r>
        <w:lastRenderedPageBreak/>
        <w:t>Results</w:t>
      </w:r>
    </w:p>
    <w:p w14:paraId="0A681BD0" w14:textId="1D846C80" w:rsidR="00A706B9" w:rsidRDefault="00A706B9" w:rsidP="00A706B9">
      <w:pPr>
        <w:spacing w:after="0" w:line="240" w:lineRule="auto"/>
        <w:rPr>
          <w:rFonts w:eastAsia="Times New Roman"/>
          <w:i/>
        </w:rPr>
      </w:pPr>
    </w:p>
    <w:p w14:paraId="3540D8BC" w14:textId="77777777" w:rsidR="00A706B9" w:rsidRDefault="00A706B9" w:rsidP="00A706B9">
      <w:pPr>
        <w:pStyle w:val="ListParagraph"/>
        <w:numPr>
          <w:ilvl w:val="0"/>
          <w:numId w:val="6"/>
        </w:numPr>
      </w:pPr>
      <w:r>
        <w:t xml:space="preserve">General </w:t>
      </w:r>
      <w:commentRangeStart w:id="3"/>
      <w:r>
        <w:t xml:space="preserve">summary </w:t>
      </w:r>
      <w:commentRangeEnd w:id="3"/>
      <w:r w:rsidR="001E2CAE">
        <w:rPr>
          <w:rStyle w:val="CommentReference"/>
        </w:rPr>
        <w:commentReference w:id="3"/>
      </w:r>
      <w:r>
        <w:t xml:space="preserve">results: </w:t>
      </w:r>
    </w:p>
    <w:p w14:paraId="24D000FD" w14:textId="0C410CEF" w:rsidR="009D5BF7" w:rsidRDefault="00A706B9" w:rsidP="009D5BF7">
      <w:pPr>
        <w:pStyle w:val="ListParagraph"/>
        <w:numPr>
          <w:ilvl w:val="1"/>
          <w:numId w:val="6"/>
        </w:numPr>
      </w:pPr>
      <w:r>
        <w:t>X species from Y genera were found in above-ground vegetation, and X/Y in the surface seed bank (Supplemental table)</w:t>
      </w:r>
    </w:p>
    <w:p w14:paraId="3699EAB7" w14:textId="03D89B8C" w:rsidR="001553E7" w:rsidRDefault="001553E7" w:rsidP="001553E7">
      <w:pPr>
        <w:pStyle w:val="ListParagraph"/>
        <w:numPr>
          <w:ilvl w:val="0"/>
          <w:numId w:val="6"/>
        </w:numPr>
      </w:pPr>
      <w:r>
        <w:t>We found that</w:t>
      </w:r>
      <w:r w:rsidR="0039580B">
        <w:t xml:space="preserve"> recover</w:t>
      </w:r>
      <w:r w:rsidR="006A7CB9">
        <w:t>y</w:t>
      </w:r>
      <w:r w:rsidR="0039580B">
        <w:t xml:space="preserve"> of</w:t>
      </w:r>
      <w:r>
        <w:t xml:space="preserve"> </w:t>
      </w:r>
      <w:r w:rsidR="0039580B">
        <w:t xml:space="preserve">above-ground vegetation of competitively dominant perennial graminoids (&gt; 10 cm tall) in 10-year-old exclosures was not significantly different form </w:t>
      </w:r>
      <w:r w:rsidR="00DA47A5">
        <w:t>U</w:t>
      </w:r>
      <w:r w:rsidR="0039580B">
        <w:t xml:space="preserve">ndisturbed sites, however, there was significantly greater abundance of exotic species </w:t>
      </w:r>
      <w:r w:rsidR="00A83331">
        <w:t>(</w:t>
      </w:r>
      <w:r w:rsidR="00A83331">
        <w:fldChar w:fldCharType="begin"/>
      </w:r>
      <w:r w:rsidR="00A83331">
        <w:instrText xml:space="preserve"> REF _Ref112945173 \h </w:instrText>
      </w:r>
      <w:r w:rsidR="00A83331">
        <w:fldChar w:fldCharType="separate"/>
      </w:r>
      <w:r w:rsidR="00A83331">
        <w:t xml:space="preserve">Figure </w:t>
      </w:r>
      <w:r w:rsidR="00A83331">
        <w:rPr>
          <w:noProof/>
        </w:rPr>
        <w:t>1</w:t>
      </w:r>
      <w:r w:rsidR="00A83331">
        <w:fldChar w:fldCharType="end"/>
      </w:r>
      <w:r w:rsidR="00A83331">
        <w:t>).</w:t>
      </w:r>
      <w:r w:rsidR="0039580B">
        <w:t xml:space="preserve"> </w:t>
      </w:r>
    </w:p>
    <w:p w14:paraId="69B9307C" w14:textId="7D4F2B11" w:rsidR="00A83331" w:rsidRDefault="00BB445E" w:rsidP="00BB445E">
      <w:pPr>
        <w:pStyle w:val="ListParagraph"/>
        <w:numPr>
          <w:ilvl w:val="1"/>
          <w:numId w:val="6"/>
        </w:numPr>
      </w:pPr>
      <w:r>
        <w:t xml:space="preserve">Analysis of species abundance in the surface seed bank showed </w:t>
      </w:r>
      <w:r w:rsidR="00F95B49">
        <w:t xml:space="preserve">a near-absence of </w:t>
      </w:r>
      <w:r w:rsidR="00F95B49">
        <w:rPr>
          <w:i/>
        </w:rPr>
        <w:t>Carex lyngbyei</w:t>
      </w:r>
      <w:r w:rsidR="00F95B49">
        <w:t xml:space="preserve"> in the seed bank in both estuaries. </w:t>
      </w:r>
      <w:r w:rsidR="00746C91">
        <w:t xml:space="preserve">While above-ground cover of </w:t>
      </w:r>
      <w:r w:rsidR="003F766A">
        <w:rPr>
          <w:i/>
        </w:rPr>
        <w:t>C. lyngbyei</w:t>
      </w:r>
      <w:r w:rsidR="003F766A">
        <w:t xml:space="preserve"> </w:t>
      </w:r>
      <w:r w:rsidR="00746C91">
        <w:t xml:space="preserve">was not significantly different from </w:t>
      </w:r>
      <w:r w:rsidR="00DA47A5">
        <w:t>U</w:t>
      </w:r>
      <w:r w:rsidR="00746C91">
        <w:t xml:space="preserve">ndisturbed sites after 1-year exclosure in Nanaimo, above ground cover was significantly lower than </w:t>
      </w:r>
      <w:r w:rsidR="00DA47A5">
        <w:t>U</w:t>
      </w:r>
      <w:r w:rsidR="00746C91">
        <w:t xml:space="preserve">ndisturbed sites after 10 years exclosure in Little Qualicum Estuary. </w:t>
      </w:r>
      <w:r w:rsidR="00173B3B">
        <w:t xml:space="preserve">Meanwhile, </w:t>
      </w:r>
      <w:r w:rsidR="004A0B3C">
        <w:t>above-ground c</w:t>
      </w:r>
      <w:r w:rsidR="00173B3B">
        <w:t xml:space="preserve">over of exotic </w:t>
      </w:r>
      <w:r w:rsidR="00173B3B">
        <w:rPr>
          <w:i/>
        </w:rPr>
        <w:t>Agrostis stolonifera</w:t>
      </w:r>
      <w:r w:rsidR="00173B3B">
        <w:t xml:space="preserve"> was significantly higher in 10-year old exclosures than</w:t>
      </w:r>
      <w:r w:rsidR="004A0B3C">
        <w:t xml:space="preserve"> </w:t>
      </w:r>
      <w:r w:rsidR="00DA47A5">
        <w:t>U</w:t>
      </w:r>
      <w:r w:rsidR="004A0B3C">
        <w:t>ndisturbed sites, and its seed abundance in both these disturbance categories</w:t>
      </w:r>
      <w:r w:rsidR="00984441">
        <w:t xml:space="preserve"> in Little Qualicum Estuary</w:t>
      </w:r>
      <w:r w:rsidR="004A0B3C">
        <w:t xml:space="preserve"> was significantly greater than that of </w:t>
      </w:r>
      <w:r w:rsidR="004A0B3C">
        <w:rPr>
          <w:i/>
        </w:rPr>
        <w:t>Carex lyngbyei</w:t>
      </w:r>
      <w:r w:rsidR="00173B3B">
        <w:t xml:space="preserve"> (</w:t>
      </w:r>
      <w:r w:rsidR="00173B3B">
        <w:fldChar w:fldCharType="begin"/>
      </w:r>
      <w:r w:rsidR="00173B3B">
        <w:instrText xml:space="preserve"> REF _Ref112945405 \h </w:instrText>
      </w:r>
      <w:r w:rsidR="00173B3B">
        <w:fldChar w:fldCharType="separate"/>
      </w:r>
      <w:r w:rsidR="00173B3B">
        <w:t xml:space="preserve">Figure </w:t>
      </w:r>
      <w:r w:rsidR="00173B3B">
        <w:rPr>
          <w:noProof/>
        </w:rPr>
        <w:t>2</w:t>
      </w:r>
      <w:r w:rsidR="00173B3B">
        <w:fldChar w:fldCharType="end"/>
      </w:r>
      <w:r w:rsidR="00173B3B">
        <w:t>)</w:t>
      </w:r>
      <w:r w:rsidR="004A0B3C">
        <w:t xml:space="preserve">. </w:t>
      </w:r>
    </w:p>
    <w:p w14:paraId="126AC802" w14:textId="21A54AE6" w:rsidR="006A7CB9" w:rsidRPr="009D5BF7" w:rsidRDefault="007C13DE" w:rsidP="006A7CB9">
      <w:pPr>
        <w:pStyle w:val="ListParagraph"/>
        <w:numPr>
          <w:ilvl w:val="0"/>
          <w:numId w:val="6"/>
        </w:numPr>
      </w:pPr>
      <w:r>
        <w:t>In both estuaries w</w:t>
      </w:r>
      <w:r w:rsidR="006A7CB9">
        <w:t xml:space="preserve">e found that relative abundance of seed and vegetation were most similar in the Grubbed and Reference </w:t>
      </w:r>
      <w:r w:rsidR="00DA47A5">
        <w:t>sites, while 1- and 10-year old exclosures had the greatest dissimilarity between seed and vegetation composition (</w:t>
      </w:r>
      <w:r w:rsidR="00DA47A5">
        <w:fldChar w:fldCharType="begin"/>
      </w:r>
      <w:r w:rsidR="00DA47A5">
        <w:instrText xml:space="preserve"> REF _Ref112945812 \h </w:instrText>
      </w:r>
      <w:r w:rsidR="00DA47A5">
        <w:fldChar w:fldCharType="separate"/>
      </w:r>
      <w:r w:rsidR="00DA47A5">
        <w:t xml:space="preserve">Figure </w:t>
      </w:r>
      <w:r w:rsidR="00DA47A5">
        <w:rPr>
          <w:noProof/>
        </w:rPr>
        <w:t>3</w:t>
      </w:r>
      <w:r w:rsidR="00DA47A5">
        <w:fldChar w:fldCharType="end"/>
      </w:r>
      <w:r w:rsidR="00DA47A5">
        <w:t>).</w:t>
      </w:r>
    </w:p>
    <w:p w14:paraId="67E99B53" w14:textId="07F8A821" w:rsidR="00EF68AC" w:rsidRDefault="00EF68AC" w:rsidP="00EF68AC"/>
    <w:p w14:paraId="543FEE0D" w14:textId="77777777" w:rsidR="007113B5" w:rsidRDefault="008319A9" w:rsidP="007113B5">
      <w:pPr>
        <w:keepNext/>
      </w:pPr>
      <w:r>
        <w:rPr>
          <w:noProof/>
        </w:rPr>
        <w:lastRenderedPageBreak/>
        <w:drawing>
          <wp:inline distT="0" distB="0" distL="0" distR="0" wp14:anchorId="7B6EC2DB" wp14:editId="5B029811">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6956BFD2" w14:textId="7379F1B4" w:rsidR="00EF68AC" w:rsidRDefault="007113B5" w:rsidP="007113B5">
      <w:pPr>
        <w:pStyle w:val="Caption"/>
      </w:pPr>
      <w:bookmarkStart w:id="4" w:name="_Ref112945173"/>
      <w:r>
        <w:t xml:space="preserve">Figure </w:t>
      </w:r>
      <w:r w:rsidR="00DF5DEC">
        <w:fldChar w:fldCharType="begin"/>
      </w:r>
      <w:r w:rsidR="00DF5DEC">
        <w:instrText xml:space="preserve"> SEQ Figure \* ARABIC </w:instrText>
      </w:r>
      <w:r w:rsidR="00DF5DEC">
        <w:fldChar w:fldCharType="separate"/>
      </w:r>
      <w:r w:rsidR="0054668D">
        <w:rPr>
          <w:noProof/>
        </w:rPr>
        <w:t>1</w:t>
      </w:r>
      <w:r w:rsidR="00DF5DEC">
        <w:rPr>
          <w:noProof/>
        </w:rPr>
        <w:fldChar w:fldCharType="end"/>
      </w:r>
      <w:bookmarkEnd w:id="4"/>
      <w:r>
        <w:t xml:space="preserve">. Above-ground cover abundance of key functional group </w:t>
      </w:r>
      <w:r w:rsidR="00F625B3">
        <w:t>‘</w:t>
      </w:r>
      <w:r>
        <w:t>perennial graminoids</w:t>
      </w:r>
      <w:r w:rsidR="00464E29">
        <w:t xml:space="preserve"> (&gt; 10 cm)</w:t>
      </w:r>
      <w:r>
        <w:t>’</w:t>
      </w:r>
      <w:r w:rsidR="00C21004">
        <w:t xml:space="preserve"> is not significantly different from undisturbed (reference) sites after 10 years. However, </w:t>
      </w:r>
      <w:r w:rsidR="00546A90">
        <w:t xml:space="preserve">this </w:t>
      </w:r>
      <w:r w:rsidR="00C21004">
        <w:t>above-ground cover is dominated by exotic</w:t>
      </w:r>
      <w:r w:rsidR="00546A90">
        <w:t xml:space="preserve"> graminoid</w:t>
      </w:r>
      <w:r w:rsidR="00C21004">
        <w:t xml:space="preserve"> species.</w:t>
      </w:r>
      <w:r w:rsidR="00546A90">
        <w:t xml:space="preserve"> Moreover, seed bank abundance of tall, perennial graminoids is significantly higher in 10-year old exclosures compared to other disturbance conditions, including undisturbed (reference) sites. Notably,</w:t>
      </w:r>
      <w:r w:rsidR="00DD7436">
        <w:t xml:space="preserve"> there is nearly equal</w:t>
      </w:r>
      <w:r w:rsidR="00546A90">
        <w:t xml:space="preserve"> </w:t>
      </w:r>
      <w:r w:rsidR="00682F15">
        <w:t xml:space="preserve">abundance of exotic </w:t>
      </w:r>
      <w:r w:rsidR="00DD7436">
        <w:t xml:space="preserve">and native </w:t>
      </w:r>
      <w:r w:rsidR="00682F15">
        <w:t>grami</w:t>
      </w:r>
      <w:r w:rsidR="00DD7436">
        <w:t xml:space="preserve">noid </w:t>
      </w:r>
      <w:r w:rsidR="0080590F">
        <w:t>seed in</w:t>
      </w:r>
      <w:r w:rsidR="00546A90">
        <w:t xml:space="preserve"> 10-year old exclosures, and significant</w:t>
      </w:r>
      <w:r w:rsidR="00DD7436">
        <w:t>ly greater</w:t>
      </w:r>
      <w:r w:rsidR="00546A90">
        <w:t xml:space="preserve"> representation</w:t>
      </w:r>
      <w:r w:rsidR="00DD7436">
        <w:t xml:space="preserve"> of exotic than native graminoid seed</w:t>
      </w:r>
      <w:r w:rsidR="00546A90">
        <w:t xml:space="preserve"> in undisturbed sites in Little Qualicum Estuary.</w:t>
      </w:r>
      <w:r w:rsidR="00C21004">
        <w:t xml:space="preserve"> </w:t>
      </w:r>
    </w:p>
    <w:p w14:paraId="18D50716" w14:textId="201CACAD" w:rsidR="007113B5" w:rsidRDefault="007113B5" w:rsidP="00EF68AC"/>
    <w:p w14:paraId="63D6622D" w14:textId="77777777" w:rsidR="00645DAB" w:rsidRDefault="00645DAB" w:rsidP="00A706B9"/>
    <w:p w14:paraId="1FE98EB6" w14:textId="4EB4340A" w:rsidR="00EF68AC" w:rsidRDefault="00EF68AC" w:rsidP="00EF68AC"/>
    <w:p w14:paraId="188D4F90" w14:textId="77777777" w:rsidR="007C29D8" w:rsidRDefault="003931BA" w:rsidP="007C29D8">
      <w:pPr>
        <w:keepNext/>
      </w:pPr>
      <w:r>
        <w:rPr>
          <w:noProof/>
        </w:rPr>
        <w:lastRenderedPageBreak/>
        <w:drawing>
          <wp:inline distT="0" distB="0" distL="0" distR="0" wp14:anchorId="5492CC0D" wp14:editId="01D9AC4C">
            <wp:extent cx="5948917" cy="3965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71569" cy="3981045"/>
                    </a:xfrm>
                    <a:prstGeom prst="rect">
                      <a:avLst/>
                    </a:prstGeom>
                    <a:noFill/>
                  </pic:spPr>
                </pic:pic>
              </a:graphicData>
            </a:graphic>
          </wp:inline>
        </w:drawing>
      </w:r>
    </w:p>
    <w:p w14:paraId="723D348D" w14:textId="594E1E2F" w:rsidR="00EF68AC" w:rsidRDefault="007C29D8" w:rsidP="007C29D8">
      <w:pPr>
        <w:pStyle w:val="Caption"/>
      </w:pPr>
      <w:bookmarkStart w:id="5" w:name="_Ref112945405"/>
      <w:r>
        <w:t xml:space="preserve">Figure </w:t>
      </w:r>
      <w:r w:rsidR="00DF5DEC">
        <w:fldChar w:fldCharType="begin"/>
      </w:r>
      <w:r w:rsidR="00DF5DEC">
        <w:instrText xml:space="preserve"> SEQ Figure \* ARABIC </w:instrText>
      </w:r>
      <w:r w:rsidR="00DF5DEC">
        <w:fldChar w:fldCharType="separate"/>
      </w:r>
      <w:r w:rsidR="0054668D">
        <w:rPr>
          <w:noProof/>
        </w:rPr>
        <w:t>2</w:t>
      </w:r>
      <w:r w:rsidR="00DF5DEC">
        <w:rPr>
          <w:noProof/>
        </w:rPr>
        <w:fldChar w:fldCharType="end"/>
      </w:r>
      <w:bookmarkEnd w:id="5"/>
      <w:r>
        <w:t xml:space="preserve">. Seed limitation of keystone species </w:t>
      </w:r>
      <w:r>
        <w:rPr>
          <w:i w:val="0"/>
        </w:rPr>
        <w:t>Carex lyngbyei</w:t>
      </w:r>
      <w:r>
        <w:t xml:space="preserve"> results in overall lower representation in the seed bank compared to </w:t>
      </w:r>
      <w:r w:rsidR="006E3813">
        <w:t xml:space="preserve">other competitive dominant species. </w:t>
      </w:r>
      <w:r>
        <w:t xml:space="preserve">Notably, </w:t>
      </w:r>
      <w:r w:rsidR="008141A0">
        <w:t>seed of this species is absent in undisturbed sites in Nanaimo River Estuary</w:t>
      </w:r>
      <w:r w:rsidR="000E2AB5">
        <w:t>, and nearly so in</w:t>
      </w:r>
      <w:r w:rsidR="00887A01">
        <w:t xml:space="preserve"> undisturbed and 10-year old exclosure sites </w:t>
      </w:r>
      <w:r w:rsidR="00863ADA">
        <w:t>in the</w:t>
      </w:r>
      <w:r w:rsidR="002F49FB">
        <w:t xml:space="preserve"> Little Qualicum Estuary</w:t>
      </w:r>
      <w:r w:rsidR="008C0DA1">
        <w:t>, indicating strong reliance on clonal reproductive strategies</w:t>
      </w:r>
      <w:r w:rsidR="002F49FB">
        <w:t xml:space="preserve">. Exotic species denoted by (*), culturally significant species denoted by (**). Note y-axis scale freely varies by species. </w:t>
      </w:r>
    </w:p>
    <w:p w14:paraId="22940750" w14:textId="23E93F10" w:rsidR="000D7BDD" w:rsidRDefault="000D7BDD" w:rsidP="000D7BDD"/>
    <w:p w14:paraId="55912CDE" w14:textId="77777777" w:rsidR="000D7BDD" w:rsidRDefault="000D7BDD" w:rsidP="000D7BDD">
      <w:pPr>
        <w:keepNext/>
      </w:pPr>
      <w:r>
        <w:rPr>
          <w:noProof/>
        </w:rPr>
        <w:lastRenderedPageBreak/>
        <w:drawing>
          <wp:inline distT="0" distB="0" distL="0" distR="0" wp14:anchorId="65FFEED3" wp14:editId="67EDD0A6">
            <wp:extent cx="5791200" cy="374610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944"/>
                    <a:stretch/>
                  </pic:blipFill>
                  <pic:spPr bwMode="auto">
                    <a:xfrm>
                      <a:off x="0" y="0"/>
                      <a:ext cx="5818622" cy="3763845"/>
                    </a:xfrm>
                    <a:prstGeom prst="rect">
                      <a:avLst/>
                    </a:prstGeom>
                    <a:noFill/>
                    <a:ln>
                      <a:noFill/>
                    </a:ln>
                    <a:extLst>
                      <a:ext uri="{53640926-AAD7-44D8-BBD7-CCE9431645EC}">
                        <a14:shadowObscured xmlns:a14="http://schemas.microsoft.com/office/drawing/2010/main"/>
                      </a:ext>
                    </a:extLst>
                  </pic:spPr>
                </pic:pic>
              </a:graphicData>
            </a:graphic>
          </wp:inline>
        </w:drawing>
      </w:r>
    </w:p>
    <w:p w14:paraId="462508BA" w14:textId="66B47E22" w:rsidR="000D7BDD" w:rsidRDefault="000D7BDD" w:rsidP="000D7BDD">
      <w:pPr>
        <w:pStyle w:val="Caption"/>
      </w:pPr>
      <w:bookmarkStart w:id="6" w:name="_Ref112945812"/>
      <w:r>
        <w:t xml:space="preserve">Figure </w:t>
      </w:r>
      <w:r w:rsidR="00DF5DEC">
        <w:fldChar w:fldCharType="begin"/>
      </w:r>
      <w:r w:rsidR="00DF5DEC">
        <w:instrText xml:space="preserve"> SEQ Figure \* ARABIC </w:instrText>
      </w:r>
      <w:r w:rsidR="00DF5DEC">
        <w:fldChar w:fldCharType="separate"/>
      </w:r>
      <w:r w:rsidR="0054668D">
        <w:rPr>
          <w:noProof/>
        </w:rPr>
        <w:t>3</w:t>
      </w:r>
      <w:r w:rsidR="00DF5DEC">
        <w:rPr>
          <w:noProof/>
        </w:rPr>
        <w:fldChar w:fldCharType="end"/>
      </w:r>
      <w:bookmarkEnd w:id="6"/>
      <w:r>
        <w:t xml:space="preserve">. Species relative abundance </w:t>
      </w:r>
      <w:r w:rsidR="00763237">
        <w:t xml:space="preserve">had greatest similarity between above-ground vegetation and surface seed banks in grubbed and undisturbed sites, and greatest dissimilarity in both exclosures (1 and 10 years post-grazing exclusion). </w:t>
      </w:r>
    </w:p>
    <w:p w14:paraId="5D92D953" w14:textId="65A82582" w:rsidR="00CF3C8C" w:rsidRDefault="00CF3C8C" w:rsidP="00CF3C8C"/>
    <w:p w14:paraId="7EB3DCB1" w14:textId="3CE46B29" w:rsidR="00CF3C8C" w:rsidRPr="00CF3C8C" w:rsidRDefault="00CF3C8C" w:rsidP="00CF3C8C"/>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362D7EC6" w:rsidR="00C92E19" w:rsidRDefault="00EF68AC" w:rsidP="00C92E19">
      <w:pPr>
        <w:pStyle w:val="Heading1"/>
      </w:pPr>
      <w:r>
        <w:lastRenderedPageBreak/>
        <w:t>Discussion</w:t>
      </w:r>
    </w:p>
    <w:p w14:paraId="1FD26DE8" w14:textId="498ED0B1" w:rsidR="00C92E19" w:rsidRDefault="006227E6" w:rsidP="00C92E19">
      <w:pPr>
        <w:pStyle w:val="ListParagraph"/>
        <w:numPr>
          <w:ilvl w:val="0"/>
          <w:numId w:val="11"/>
        </w:numPr>
      </w:pPr>
      <w:r>
        <w:t xml:space="preserve">Does the system recover? </w:t>
      </w:r>
      <w:r w:rsidR="00C92E19">
        <w:t xml:space="preserve">Explain </w:t>
      </w:r>
      <w:r w:rsidR="00F20029">
        <w:t>whether</w:t>
      </w:r>
      <w:r w:rsidR="00C92E19">
        <w:t xml:space="preserve"> expectations were or weren’t met. </w:t>
      </w:r>
    </w:p>
    <w:p w14:paraId="3FA7F4FD" w14:textId="49AC8E57" w:rsidR="006227E6" w:rsidRDefault="009E06BC" w:rsidP="006227E6">
      <w:pPr>
        <w:pStyle w:val="ListParagraph"/>
        <w:numPr>
          <w:ilvl w:val="1"/>
          <w:numId w:val="11"/>
        </w:numPr>
      </w:pPr>
      <w:r>
        <w:t xml:space="preserve">The competitively dominant species </w:t>
      </w:r>
      <w:r w:rsidR="00B47FB6">
        <w:t>recovered</w:t>
      </w:r>
      <w:r>
        <w:t xml:space="preserve"> </w:t>
      </w:r>
      <w:r w:rsidR="00CF28C4">
        <w:t>according to</w:t>
      </w:r>
      <w:r>
        <w:t xml:space="preserve"> our expectations</w:t>
      </w:r>
      <w:r w:rsidR="00B47FB6">
        <w:t>, however</w:t>
      </w:r>
      <w:r>
        <w:t xml:space="preserve"> the</w:t>
      </w:r>
      <w:r w:rsidR="00B47FB6">
        <w:t xml:space="preserve"> compositional quality has changed</w:t>
      </w:r>
      <w:r w:rsidR="00237967">
        <w:t xml:space="preserve"> during recovery in the Little Qualicum Estuary</w:t>
      </w:r>
      <w:r w:rsidR="00B47FB6">
        <w:t xml:space="preserve">. </w:t>
      </w:r>
      <w:r w:rsidR="009122D2">
        <w:t xml:space="preserve">This supports our alternative hypothesis that </w:t>
      </w:r>
      <w:r w:rsidR="00762B2F">
        <w:t>introduction</w:t>
      </w:r>
      <w:r w:rsidR="009122D2">
        <w:t xml:space="preserve"> of competitively dominant species </w:t>
      </w:r>
      <w:r w:rsidR="00762B2F">
        <w:t xml:space="preserve">through seed inputs </w:t>
      </w:r>
      <w:r w:rsidR="009122D2">
        <w:t>may alter successional trajectories</w:t>
      </w:r>
      <w:r w:rsidR="00762B2F">
        <w:t xml:space="preserve"> following disturbance</w:t>
      </w:r>
      <w:r w:rsidR="009122D2">
        <w:t xml:space="preserve">. </w:t>
      </w:r>
    </w:p>
    <w:p w14:paraId="710839C2" w14:textId="5909FD8F" w:rsidR="008B1587" w:rsidRDefault="00B47FB6" w:rsidP="00C936DE">
      <w:pPr>
        <w:pStyle w:val="ListParagraph"/>
        <w:numPr>
          <w:ilvl w:val="1"/>
          <w:numId w:val="11"/>
        </w:numPr>
      </w:pPr>
      <w:r>
        <w:t xml:space="preserve">Seed inputs </w:t>
      </w:r>
      <w:r w:rsidR="00762B2F">
        <w:t>were</w:t>
      </w:r>
      <w:r>
        <w:t xml:space="preserve"> most similar in </w:t>
      </w:r>
      <w:r w:rsidR="00CF28C4">
        <w:t>G</w:t>
      </w:r>
      <w:r>
        <w:t xml:space="preserve">rubbed and </w:t>
      </w:r>
      <w:r w:rsidR="00CF28C4">
        <w:t>U</w:t>
      </w:r>
      <w:r>
        <w:t>ndisturbed</w:t>
      </w:r>
      <w:r w:rsidR="008B1587">
        <w:t xml:space="preserve"> sites</w:t>
      </w:r>
      <w:r w:rsidR="00152A30">
        <w:t>, and most dissimilar in the 1- and 10-</w:t>
      </w:r>
      <w:r w:rsidR="001965DF">
        <w:t>Y</w:t>
      </w:r>
      <w:r w:rsidR="00152A30">
        <w:t xml:space="preserve">ear </w:t>
      </w:r>
      <w:r w:rsidR="001965DF">
        <w:t>O</w:t>
      </w:r>
      <w:r w:rsidR="00152A30">
        <w:t xml:space="preserve">ld </w:t>
      </w:r>
      <w:r w:rsidR="001965DF">
        <w:t>E</w:t>
      </w:r>
      <w:r w:rsidR="00152A30">
        <w:t>xclosures</w:t>
      </w:r>
      <w:r w:rsidR="001965DF">
        <w:t xml:space="preserve"> (YOEs)</w:t>
      </w:r>
      <w:r w:rsidR="005B2F3D">
        <w:t>. This</w:t>
      </w:r>
      <w:r w:rsidR="008B1587">
        <w:t xml:space="preserve"> </w:t>
      </w:r>
      <w:r w:rsidR="00DF3B6F">
        <w:t xml:space="preserve">partially </w:t>
      </w:r>
      <w:r w:rsidR="008B1587">
        <w:t>contradict</w:t>
      </w:r>
      <w:r w:rsidR="005B2F3D">
        <w:t>s</w:t>
      </w:r>
      <w:r w:rsidR="008B1587">
        <w:t xml:space="preserve"> our expectations of</w:t>
      </w:r>
      <w:r w:rsidR="004C053D">
        <w:t xml:space="preserve"> </w:t>
      </w:r>
      <w:r w:rsidR="00DF3B6F">
        <w:t>greatest similarity in the recently disturbed Grubbed and 1</w:t>
      </w:r>
      <w:r w:rsidR="001965DF">
        <w:t xml:space="preserve"> YOE </w:t>
      </w:r>
      <w:r w:rsidR="00DF3B6F">
        <w:t xml:space="preserve">sites. </w:t>
      </w:r>
      <w:r w:rsidR="00CF28C4">
        <w:t>Additionally</w:t>
      </w:r>
      <w:r w:rsidR="004C053D">
        <w:t xml:space="preserve">, this </w:t>
      </w:r>
      <w:r w:rsidR="00CF28C4">
        <w:t>showed</w:t>
      </w:r>
      <w:r w:rsidR="004C053D">
        <w:t xml:space="preserve"> that</w:t>
      </w:r>
      <w:r w:rsidR="002C39B0">
        <w:t xml:space="preserve"> native</w:t>
      </w:r>
      <w:r w:rsidR="004C053D">
        <w:t xml:space="preserve"> seeds</w:t>
      </w:r>
      <w:r w:rsidR="002C39B0">
        <w:t xml:space="preserve"> of </w:t>
      </w:r>
      <w:r w:rsidR="00D7095C">
        <w:t>competitively dominant</w:t>
      </w:r>
      <w:r w:rsidR="005B2F3D">
        <w:t xml:space="preserve"> </w:t>
      </w:r>
      <w:r w:rsidR="002C39B0">
        <w:t>functional groups</w:t>
      </w:r>
      <w:r w:rsidR="004C053D">
        <w:t xml:space="preserve"> are not dispersed </w:t>
      </w:r>
      <w:r w:rsidR="00D7095C">
        <w:t xml:space="preserve">to </w:t>
      </w:r>
      <w:r w:rsidR="004C053D">
        <w:t xml:space="preserve">or retained in </w:t>
      </w:r>
      <w:r w:rsidR="00CF28C4">
        <w:t>G</w:t>
      </w:r>
      <w:r w:rsidR="004C053D">
        <w:t>rubbed sites,</w:t>
      </w:r>
      <w:r w:rsidR="00DF3B6F">
        <w:t xml:space="preserve"> and rare in the 1</w:t>
      </w:r>
      <w:r w:rsidR="001965DF">
        <w:t xml:space="preserve"> YOEs</w:t>
      </w:r>
      <w:r w:rsidR="00DF3B6F">
        <w:t>,</w:t>
      </w:r>
      <w:r w:rsidR="004C053D">
        <w:t xml:space="preserve">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045CBC50" w14:textId="37219191" w:rsidR="00D826A1" w:rsidRDefault="006A0511" w:rsidP="009B6C8D">
      <w:pPr>
        <w:pStyle w:val="ListParagraph"/>
        <w:numPr>
          <w:ilvl w:val="1"/>
          <w:numId w:val="11"/>
        </w:numPr>
      </w:pPr>
      <w:r>
        <w:t>Loss of native species during recovery, especially in seed bank, points to “</w:t>
      </w:r>
      <w:r w:rsidR="00317E0D">
        <w:t>e</w:t>
      </w:r>
      <w:r w:rsidR="00D826A1">
        <w:t>cological memory loss</w:t>
      </w:r>
      <w:r>
        <w:t>”</w:t>
      </w:r>
      <w:r w:rsidR="00D826A1">
        <w:t xml:space="preserve"> following disturbance</w:t>
      </w:r>
      <w:r w:rsidR="00F17E18">
        <w:t xml:space="preserve">. </w:t>
      </w:r>
    </w:p>
    <w:p w14:paraId="01035128" w14:textId="302E3263" w:rsidR="00DE4203" w:rsidRDefault="00DE4203" w:rsidP="006A0511">
      <w:pPr>
        <w:pStyle w:val="ListParagraph"/>
        <w:numPr>
          <w:ilvl w:val="2"/>
          <w:numId w:val="11"/>
        </w:numPr>
      </w:pPr>
      <w:r>
        <w:t xml:space="preserve">Highest risk for species loss </w:t>
      </w:r>
      <w:r w:rsidR="0021256E">
        <w:t xml:space="preserve">may be for seed-limited species. If disturbance removes clonally reproductive above-ground vegetation, then there are no (or very few) reproductive propagules left in the system, and regional dispersal is required to </w:t>
      </w:r>
      <w:r w:rsidR="00937992">
        <w:t xml:space="preserve">revitalize the population. </w:t>
      </w:r>
    </w:p>
    <w:p w14:paraId="774FC798" w14:textId="5116D62E" w:rsidR="00984441" w:rsidRDefault="00984441" w:rsidP="00984441">
      <w:pPr>
        <w:pStyle w:val="ListParagraph"/>
        <w:numPr>
          <w:ilvl w:val="3"/>
          <w:numId w:val="11"/>
        </w:numPr>
      </w:pPr>
      <w:r>
        <w:t xml:space="preserve">Some species may produce more seed in response to grazing. This does not seem to be the case for </w:t>
      </w:r>
      <w:r>
        <w:rPr>
          <w:i/>
        </w:rPr>
        <w:t>Carex lyngbyei</w:t>
      </w:r>
      <w:r>
        <w:t xml:space="preserve">, although it </w:t>
      </w:r>
      <w:r w:rsidR="006A7CB9">
        <w:t xml:space="preserve">is interesting to note </w:t>
      </w:r>
      <w:r w:rsidR="006A7CB9">
        <w:rPr>
          <w:i/>
        </w:rPr>
        <w:t>Juncus balticus</w:t>
      </w:r>
      <w:r w:rsidR="006A7CB9">
        <w:t xml:space="preserve"> had a very high abundance of seed in Little Qualicum Estuary despite not having high abundance in the above-ground vegetation (</w:t>
      </w:r>
      <w:r w:rsidR="006A7CB9">
        <w:fldChar w:fldCharType="begin"/>
      </w:r>
      <w:r w:rsidR="006A7CB9">
        <w:instrText xml:space="preserve"> REF _Ref112945405 \h </w:instrText>
      </w:r>
      <w:r w:rsidR="006A7CB9">
        <w:fldChar w:fldCharType="separate"/>
      </w:r>
      <w:r w:rsidR="006A7CB9">
        <w:t xml:space="preserve">Figure </w:t>
      </w:r>
      <w:r w:rsidR="006A7CB9">
        <w:rPr>
          <w:noProof/>
        </w:rPr>
        <w:t>2</w:t>
      </w:r>
      <w:r w:rsidR="006A7CB9">
        <w:fldChar w:fldCharType="end"/>
      </w:r>
      <w:r w:rsidR="006A7CB9">
        <w:t xml:space="preserve">). </w:t>
      </w:r>
    </w:p>
    <w:p w14:paraId="1DDA414B" w14:textId="394586C2" w:rsidR="006A0511" w:rsidRDefault="00C32DEE" w:rsidP="006A0511">
      <w:pPr>
        <w:pStyle w:val="ListParagraph"/>
        <w:numPr>
          <w:ilvl w:val="2"/>
          <w:numId w:val="11"/>
        </w:numPr>
      </w:pPr>
      <w:r>
        <w:t>I w</w:t>
      </w:r>
      <w:r w:rsidR="006A0511">
        <w:t>ould like to</w:t>
      </w:r>
      <w:r w:rsidR="00937992">
        <w:t xml:space="preserve"> include a</w:t>
      </w:r>
      <w:r w:rsidR="00D22C68">
        <w:t>nother</w:t>
      </w:r>
      <w:r w:rsidR="00937992">
        <w:t xml:space="preserve"> case example of above point:</w:t>
      </w:r>
      <w:r w:rsidR="006A0511">
        <w:t xml:space="preserve"> streambank clover (</w:t>
      </w:r>
      <w:r w:rsidR="006A0511">
        <w:rPr>
          <w:i/>
        </w:rPr>
        <w:t>Trifolium wormskioldii</w:t>
      </w:r>
      <w:r w:rsidR="006A0511">
        <w:t xml:space="preserve">) </w:t>
      </w:r>
      <w:r w:rsidR="00D22C68">
        <w:t>is</w:t>
      </w:r>
      <w:r w:rsidR="006A0511">
        <w:t xml:space="preserve"> a species of significant </w:t>
      </w:r>
      <w:commentRangeStart w:id="7"/>
      <w:r w:rsidR="006A0511">
        <w:t xml:space="preserve">cultural </w:t>
      </w:r>
      <w:commentRangeEnd w:id="7"/>
      <w:r w:rsidR="006A0511">
        <w:rPr>
          <w:rStyle w:val="CommentReference"/>
        </w:rPr>
        <w:commentReference w:id="7"/>
      </w:r>
      <w:r w:rsidR="006A0511">
        <w:t>importance</w:t>
      </w:r>
      <w:r w:rsidR="00937992">
        <w:t xml:space="preserve"> </w:t>
      </w:r>
      <w:r w:rsidR="00D22C68">
        <w:t xml:space="preserve">with greater </w:t>
      </w:r>
      <w:commentRangeStart w:id="8"/>
      <w:r w:rsidR="00D22C68">
        <w:t xml:space="preserve">historical </w:t>
      </w:r>
      <w:commentRangeEnd w:id="8"/>
      <w:r w:rsidR="00D22C68">
        <w:rPr>
          <w:rStyle w:val="CommentReference"/>
        </w:rPr>
        <w:commentReference w:id="8"/>
      </w:r>
      <w:r w:rsidR="00D22C68">
        <w:t>abundance</w:t>
      </w:r>
      <w:r w:rsidR="00937992">
        <w:t xml:space="preserve"> in estuaries</w:t>
      </w:r>
      <w:r w:rsidR="006A0511">
        <w:t xml:space="preserve">, yet is now locally rare as a plant, and entirely absent from the seed bank. </w:t>
      </w:r>
    </w:p>
    <w:p w14:paraId="632C2A56" w14:textId="67720052" w:rsidR="00D7095C" w:rsidRDefault="00D7095C" w:rsidP="006A0511">
      <w:pPr>
        <w:pStyle w:val="ListParagraph"/>
        <w:numPr>
          <w:ilvl w:val="2"/>
          <w:numId w:val="11"/>
        </w:numPr>
      </w:pPr>
      <w:r>
        <w:t>Alternatively, new ‘memor</w:t>
      </w:r>
      <w:r w:rsidR="00722369">
        <w:t>ies</w:t>
      </w:r>
      <w:r>
        <w:t xml:space="preserve">’ </w:t>
      </w:r>
      <w:r w:rsidR="00722369">
        <w:t>are</w:t>
      </w:r>
      <w:r>
        <w:t xml:space="preserve"> being added via seed inputs of exotic species</w:t>
      </w:r>
      <w:r w:rsidR="00722369">
        <w:t xml:space="preserve">. E.g., </w:t>
      </w:r>
      <w:r>
        <w:t xml:space="preserve">exotic </w:t>
      </w:r>
      <w:r>
        <w:rPr>
          <w:i/>
        </w:rPr>
        <w:t>A. stolonifera</w:t>
      </w:r>
      <w:r w:rsidR="00722369">
        <w:t xml:space="preserve">. </w:t>
      </w:r>
    </w:p>
    <w:p w14:paraId="29940588" w14:textId="77777777" w:rsidR="0014603F" w:rsidRDefault="0014603F" w:rsidP="0014603F">
      <w:pPr>
        <w:pStyle w:val="ListParagraph"/>
        <w:numPr>
          <w:ilvl w:val="1"/>
          <w:numId w:val="11"/>
        </w:numPr>
      </w:pPr>
      <w:r>
        <w:t xml:space="preserve">What does the species or functional identity/abundance mean (e.g., dominance of exotic </w:t>
      </w:r>
      <w:r w:rsidRPr="00722369">
        <w:rPr>
          <w:i/>
        </w:rPr>
        <w:t>Agrostis</w:t>
      </w:r>
      <w:r>
        <w:t xml:space="preserve"> vs. native </w:t>
      </w:r>
      <w:r w:rsidRPr="00722369">
        <w:rPr>
          <w:i/>
        </w:rPr>
        <w:t>Carex</w:t>
      </w:r>
      <w:r>
        <w:t xml:space="preserve">)? </w:t>
      </w:r>
    </w:p>
    <w:p w14:paraId="59263389" w14:textId="439C1767" w:rsidR="0014603F" w:rsidRDefault="00722369" w:rsidP="0014603F">
      <w:pPr>
        <w:pStyle w:val="ListParagraph"/>
        <w:numPr>
          <w:ilvl w:val="2"/>
          <w:numId w:val="11"/>
        </w:numPr>
      </w:pPr>
      <w:r>
        <w:t>Articulate</w:t>
      </w:r>
      <w:r w:rsidR="0014603F">
        <w:t xml:space="preserve"> concepts of species identity altering ecosystem function</w:t>
      </w:r>
      <w:r w:rsidR="00465387">
        <w:t xml:space="preserve"> (even if functionally/</w:t>
      </w:r>
      <w:proofErr w:type="spellStart"/>
      <w:r w:rsidR="00465387">
        <w:t>cladistically</w:t>
      </w:r>
      <w:proofErr w:type="spellEnd"/>
      <w:r w:rsidR="00465387">
        <w:t xml:space="preserve"> similar)</w:t>
      </w:r>
      <w:r w:rsidR="0014603F">
        <w:t xml:space="preserve">, especially C or N contributions/sequestration </w:t>
      </w:r>
      <w:r w:rsidR="0014603F">
        <w:fldChar w:fldCharType="begin"/>
      </w:r>
      <w:r w:rsidR="0014603F">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14603F">
        <w:fldChar w:fldCharType="separate"/>
      </w:r>
      <w:r w:rsidR="0014603F" w:rsidRPr="00F17E18">
        <w:rPr>
          <w:rFonts w:ascii="Calibri" w:hAnsi="Calibri" w:cs="Calibri"/>
        </w:rPr>
        <w:t>(Waller et al., 2020)</w:t>
      </w:r>
      <w:r w:rsidR="0014603F">
        <w:fldChar w:fldCharType="end"/>
      </w:r>
      <w:r w:rsidR="0014603F">
        <w:t xml:space="preserve">. </w:t>
      </w:r>
    </w:p>
    <w:p w14:paraId="7B07F778" w14:textId="4BDC3496" w:rsidR="009B6C8D" w:rsidRDefault="00F17E18" w:rsidP="009B6C8D">
      <w:pPr>
        <w:pStyle w:val="ListParagraph"/>
        <w:numPr>
          <w:ilvl w:val="1"/>
          <w:numId w:val="11"/>
        </w:numPr>
      </w:pPr>
      <w:r>
        <w:t xml:space="preserve">Extrapolate </w:t>
      </w:r>
      <w:r w:rsidR="008F0512">
        <w:t>implications for o</w:t>
      </w:r>
      <w:r>
        <w:t>ther systems</w:t>
      </w:r>
      <w:r w:rsidR="009B6C8D">
        <w:t xml:space="preserve"> with other press disturbance types, </w:t>
      </w:r>
      <w:r w:rsidR="00BE3526">
        <w:t>such</w:t>
      </w:r>
      <w:r w:rsidR="009B6C8D">
        <w:t xml:space="preserve"> anthropogenic stressors (e.g., general wetland/riparian invasion</w:t>
      </w:r>
      <w:r w:rsidR="00AA1402">
        <w:t xml:space="preserve">). </w:t>
      </w:r>
      <w:r w:rsidR="00BE3526">
        <w:t xml:space="preserve">Contrast to ecosystems that experience regular pulse disturbance, keeping ecosystem in a relatively ‘young’ state </w:t>
      </w:r>
      <w:r w:rsidR="00BE3526">
        <w:fldChar w:fldCharType="begin"/>
      </w:r>
      <w:r w:rsidR="00DF5DEC">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rsidR="00BE3526">
        <w:fldChar w:fldCharType="separate"/>
      </w:r>
      <w:r w:rsidR="00DF5DEC" w:rsidRPr="00DF5DEC">
        <w:rPr>
          <w:rFonts w:ascii="Calibri" w:hAnsi="Calibri" w:cs="Calibri"/>
        </w:rPr>
        <w:t>(</w:t>
      </w:r>
      <w:proofErr w:type="spellStart"/>
      <w:r w:rsidR="00DF5DEC" w:rsidRPr="00DF5DEC">
        <w:rPr>
          <w:rFonts w:ascii="Calibri" w:hAnsi="Calibri" w:cs="Calibri"/>
        </w:rPr>
        <w:t>Odum</w:t>
      </w:r>
      <w:proofErr w:type="spellEnd"/>
      <w:r w:rsidR="00DF5DEC" w:rsidRPr="00DF5DEC">
        <w:rPr>
          <w:rFonts w:ascii="Calibri" w:hAnsi="Calibri" w:cs="Calibri"/>
        </w:rPr>
        <w:t>, 1969)</w:t>
      </w:r>
      <w:r w:rsidR="00BE3526">
        <w:fldChar w:fldCharType="end"/>
      </w:r>
      <w:r w:rsidR="00DF5DEC">
        <w:t xml:space="preserve">. </w:t>
      </w:r>
    </w:p>
    <w:p w14:paraId="38BC0ACD" w14:textId="1FAB915A" w:rsidR="008F0512" w:rsidRDefault="00E20588" w:rsidP="008F0512">
      <w:pPr>
        <w:pStyle w:val="ListParagraph"/>
        <w:numPr>
          <w:ilvl w:val="2"/>
          <w:numId w:val="11"/>
        </w:numPr>
      </w:pPr>
      <w:r>
        <w:t>Local or regional d</w:t>
      </w:r>
      <w:r w:rsidR="008F0512">
        <w:t xml:space="preserve">ispersal limitations cannot rescue </w:t>
      </w:r>
      <w:r>
        <w:t xml:space="preserve">native </w:t>
      </w:r>
      <w:r w:rsidR="008F0512">
        <w:t>populations if</w:t>
      </w:r>
      <w:r>
        <w:t xml:space="preserve"> local</w:t>
      </w:r>
      <w:r w:rsidR="008F0512">
        <w:t xml:space="preserve"> </w:t>
      </w:r>
      <w:r>
        <w:t xml:space="preserve">seed or clonal competitive pressure from exotic species is greater. That is, </w:t>
      </w:r>
      <w:r w:rsidR="00DE507C">
        <w:t xml:space="preserve">this </w:t>
      </w:r>
      <w:r w:rsidR="00DE507C">
        <w:lastRenderedPageBreak/>
        <w:t xml:space="preserve">trend of both native species loss </w:t>
      </w:r>
      <w:r w:rsidR="00DE507C">
        <w:rPr>
          <w:i/>
        </w:rPr>
        <w:t>and</w:t>
      </w:r>
      <w:r w:rsidR="00DE507C">
        <w:t xml:space="preserve"> increasing exotic cover is exacerbated by </w:t>
      </w:r>
      <w:r w:rsidR="00930ADE">
        <w:t xml:space="preserve">each species’ competitive </w:t>
      </w:r>
      <w:r w:rsidR="00DE507C">
        <w:t xml:space="preserve">dispersal and recruitment </w:t>
      </w:r>
      <w:r w:rsidR="00930ADE">
        <w:t xml:space="preserve">strategies. </w:t>
      </w:r>
    </w:p>
    <w:p w14:paraId="4CE36EE2" w14:textId="522584CA" w:rsidR="00457DDC" w:rsidRDefault="00930ADE" w:rsidP="00457DDC">
      <w:pPr>
        <w:pStyle w:val="ListParagraph"/>
        <w:numPr>
          <w:ilvl w:val="2"/>
          <w:numId w:val="11"/>
        </w:numPr>
      </w:pPr>
      <w:r>
        <w:t>Seed-limited species that rely on clonal reproduction may be at greatest risk for being out-competed if the competitor</w:t>
      </w:r>
      <w:r w:rsidR="00DE4203">
        <w:t xml:space="preserve">(s) have greater seed and clonal reproductive rates. </w:t>
      </w:r>
    </w:p>
    <w:p w14:paraId="04640AD5" w14:textId="715E5167" w:rsidR="004D2544" w:rsidRDefault="004D2544" w:rsidP="00457DDC">
      <w:pPr>
        <w:pStyle w:val="ListParagraph"/>
        <w:numPr>
          <w:ilvl w:val="2"/>
          <w:numId w:val="11"/>
        </w:numPr>
      </w:pPr>
      <w:r>
        <w:t>Here, we have demonstrated an example of alternative</w:t>
      </w:r>
      <w:r w:rsidR="00BD7A87">
        <w:t xml:space="preserve"> successional outcomes over the course of 10 years of recovery in the Little Qualicum River Estuary likely being driven by </w:t>
      </w:r>
      <w:r>
        <w:t xml:space="preserve">reproductive competitive strategies. </w:t>
      </w:r>
    </w:p>
    <w:p w14:paraId="3EEDF7EA" w14:textId="77777777" w:rsidR="00465387" w:rsidRDefault="00465387" w:rsidP="00465387"/>
    <w:p w14:paraId="2A6E8A67" w14:textId="0D073A9A" w:rsidR="005B2F3D" w:rsidRDefault="0083404F" w:rsidP="00C92E19">
      <w:pPr>
        <w:pStyle w:val="ListParagraph"/>
        <w:numPr>
          <w:ilvl w:val="0"/>
          <w:numId w:val="11"/>
        </w:numPr>
      </w:pPr>
      <w:r>
        <w:t>Limitations, m</w:t>
      </w:r>
      <w:r w:rsidR="005B2F3D">
        <w:t>anagement applications &amp; opportunities</w:t>
      </w:r>
    </w:p>
    <w:p w14:paraId="1BE2E465" w14:textId="4577E6F1" w:rsidR="0083404F" w:rsidRDefault="0083404F" w:rsidP="009B6C8D">
      <w:pPr>
        <w:pStyle w:val="ListParagraph"/>
        <w:numPr>
          <w:ilvl w:val="1"/>
          <w:numId w:val="11"/>
        </w:numPr>
      </w:pPr>
      <w:r>
        <w:t xml:space="preserve">Need to address limited data: </w:t>
      </w:r>
      <w:r w:rsidR="00737F81">
        <w:t>two periods</w:t>
      </w:r>
      <w:r w:rsidR="003E0EDC">
        <w:t xml:space="preserve"> (1, 10 years)</w:t>
      </w:r>
      <w:r w:rsidR="00737F81">
        <w:t xml:space="preserve"> of recovery</w:t>
      </w:r>
      <w:r w:rsidR="003E0EDC">
        <w:t>, each</w:t>
      </w:r>
      <w:r>
        <w:t xml:space="preserve"> </w:t>
      </w:r>
      <w:r w:rsidR="00CD13B9">
        <w:t xml:space="preserve">in </w:t>
      </w:r>
      <w:r w:rsidR="003E0EDC">
        <w:t>different</w:t>
      </w:r>
      <w:r w:rsidR="00CD13B9">
        <w:t xml:space="preserve"> </w:t>
      </w:r>
      <w:r w:rsidR="003E0EDC">
        <w:t>estuaries</w:t>
      </w:r>
      <w:r w:rsidR="00CD13B9">
        <w:t xml:space="preserve"> leave a lot of uncertainty, as does only collecting seed/vegetation data for one year. A major challenge is replication of restoration conditions, which should be addressed in restoration design. </w:t>
      </w:r>
    </w:p>
    <w:p w14:paraId="161E1873" w14:textId="695FD107" w:rsidR="009B6C8D" w:rsidRDefault="005B2F3D" w:rsidP="009B6C8D">
      <w:pPr>
        <w:pStyle w:val="ListParagraph"/>
        <w:numPr>
          <w:ilvl w:val="1"/>
          <w:numId w:val="11"/>
        </w:numPr>
      </w:pPr>
      <w:r>
        <w:t xml:space="preserve">Passive restoration </w:t>
      </w:r>
      <w:r w:rsidR="00D849EB">
        <w:t>may be</w:t>
      </w:r>
      <w:r>
        <w:t xml:space="preserve"> insufficient</w:t>
      </w:r>
      <w:r w:rsidR="00D849EB">
        <w:t xml:space="preserve"> for recovery of species with a primarily clonal reproductive strategy</w:t>
      </w:r>
      <w:r>
        <w:t xml:space="preserve">, </w:t>
      </w:r>
      <w:r w:rsidR="00D849EB">
        <w:t xml:space="preserve">especially when exotic species with competitive </w:t>
      </w:r>
      <w:r w:rsidR="00CC7829">
        <w:t xml:space="preserve">reproductive </w:t>
      </w:r>
      <w:r w:rsidR="00D849EB">
        <w:t>advantage of both seed and clonal</w:t>
      </w:r>
      <w:r w:rsidR="00CC7829">
        <w:t xml:space="preserve"> strategies are present. In these cases,</w:t>
      </w:r>
      <w:r>
        <w:t xml:space="preserve">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6DC5C835" w:rsidR="00AA1402" w:rsidRDefault="00CC7829" w:rsidP="009B6C8D">
      <w:pPr>
        <w:pStyle w:val="ListParagraph"/>
        <w:numPr>
          <w:ilvl w:val="1"/>
          <w:numId w:val="11"/>
        </w:numPr>
      </w:pPr>
      <w:r>
        <w:t>Opportunities exist: i</w:t>
      </w:r>
      <w:r w:rsidR="00AA1402">
        <w:t>f disturbance denudes a habitat, this effectively creates a ‘blank slate’ for restoration</w:t>
      </w:r>
      <w:r w:rsidR="00C109F9">
        <w:t xml:space="preserve"> where land managers can choose specific restoration states (</w:t>
      </w:r>
      <w:commentRangeStart w:id="9"/>
      <w:r w:rsidR="00C109F9" w:rsidRPr="00C109F9">
        <w:rPr>
          <w:highlight w:val="lightGray"/>
        </w:rPr>
        <w:t>CITE</w:t>
      </w:r>
      <w:commentRangeEnd w:id="9"/>
      <w:r w:rsidR="00C109F9">
        <w:rPr>
          <w:rStyle w:val="CommentReference"/>
        </w:rPr>
        <w:commentReference w:id="9"/>
      </w:r>
      <w:r w:rsidR="00C109F9">
        <w:t>)</w:t>
      </w:r>
      <w:r w:rsidR="00AA1402">
        <w:t xml:space="preserve">. </w:t>
      </w:r>
      <w:r w:rsidR="00CF234A">
        <w:t>Besides ecosystem function,</w:t>
      </w:r>
      <w:r w:rsidR="00AA1402">
        <w:t xml:space="preserve"> ethnoecological restoration </w:t>
      </w:r>
      <w:r w:rsidR="00CF234A">
        <w:t>opportunities could exist</w:t>
      </w:r>
      <w:r w:rsidR="00AA1402">
        <w:t>.</w:t>
      </w:r>
      <w:r w:rsidR="00CF234A">
        <w:t xml:space="preserve"> In the PNW, this could be restoration of culinary root gardens </w:t>
      </w:r>
      <w:r>
        <w:fldChar w:fldCharType="begin"/>
      </w:r>
      <w:r>
        <w:instrText xml:space="preserve"> ADDIN ZOTERO_ITEM CSL_CITATION {"citationID":"huKaa6C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CC7829">
        <w:rPr>
          <w:rFonts w:ascii="Calibri" w:hAnsi="Calibri" w:cs="Calibri"/>
        </w:rPr>
        <w:t>(Turner, 2014)</w:t>
      </w:r>
      <w:r>
        <w:fldChar w:fldCharType="end"/>
      </w:r>
      <w:r w:rsidR="00CF234A">
        <w:t xml:space="preserve">. </w:t>
      </w:r>
      <w:r w:rsidR="00AA1402">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bookmarkStart w:id="10" w:name="_GoBack"/>
      <w:bookmarkEnd w:id="10"/>
    </w:p>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1E2A408E" w14:textId="77777777" w:rsidR="00DF5DEC" w:rsidRPr="00DF5DEC" w:rsidRDefault="0083125B" w:rsidP="00DF5DEC">
      <w:pPr>
        <w:pStyle w:val="Bibliography"/>
        <w:rPr>
          <w:rFonts w:ascii="Calibri" w:hAnsi="Calibri" w:cs="Calibri"/>
        </w:rPr>
      </w:pPr>
      <w:r>
        <w:fldChar w:fldCharType="begin"/>
      </w:r>
      <w:r>
        <w:instrText xml:space="preserve"> ADDIN ZOTERO_BIBL {"uncited":[],"omitted":[],"custom":[]} CSL_BIBLIOGRAPHY </w:instrText>
      </w:r>
      <w:r>
        <w:fldChar w:fldCharType="separate"/>
      </w:r>
      <w:r w:rsidR="00DF5DEC" w:rsidRPr="00DF5DEC">
        <w:rPr>
          <w:rFonts w:ascii="Calibri" w:hAnsi="Calibri" w:cs="Calibri"/>
        </w:rPr>
        <w:t xml:space="preserve">Douglas, G. W., </w:t>
      </w:r>
      <w:proofErr w:type="spellStart"/>
      <w:r w:rsidR="00DF5DEC" w:rsidRPr="00DF5DEC">
        <w:rPr>
          <w:rFonts w:ascii="Calibri" w:hAnsi="Calibri" w:cs="Calibri"/>
        </w:rPr>
        <w:t>Meidinger</w:t>
      </w:r>
      <w:proofErr w:type="spellEnd"/>
      <w:r w:rsidR="00DF5DEC" w:rsidRPr="00DF5DEC">
        <w:rPr>
          <w:rFonts w:ascii="Calibri" w:hAnsi="Calibri" w:cs="Calibri"/>
        </w:rPr>
        <w:t xml:space="preserve">, D., &amp; </w:t>
      </w:r>
      <w:proofErr w:type="spellStart"/>
      <w:r w:rsidR="00DF5DEC" w:rsidRPr="00DF5DEC">
        <w:rPr>
          <w:rFonts w:ascii="Calibri" w:hAnsi="Calibri" w:cs="Calibri"/>
        </w:rPr>
        <w:t>Pojar</w:t>
      </w:r>
      <w:proofErr w:type="spellEnd"/>
      <w:r w:rsidR="00DF5DEC" w:rsidRPr="00DF5DEC">
        <w:rPr>
          <w:rFonts w:ascii="Calibri" w:hAnsi="Calibri" w:cs="Calibri"/>
        </w:rPr>
        <w:t xml:space="preserve">, J. (Eds.). (1998). </w:t>
      </w:r>
      <w:r w:rsidR="00DF5DEC" w:rsidRPr="00DF5DEC">
        <w:rPr>
          <w:rFonts w:ascii="Calibri" w:hAnsi="Calibri" w:cs="Calibri"/>
          <w:i/>
          <w:iCs/>
        </w:rPr>
        <w:t>Illustrated flora of British Columbia. Vols. 1-8</w:t>
      </w:r>
      <w:r w:rsidR="00DF5DEC" w:rsidRPr="00DF5DEC">
        <w:rPr>
          <w:rFonts w:ascii="Calibri" w:hAnsi="Calibri" w:cs="Calibri"/>
        </w:rPr>
        <w:t>. Victoria, BC: B.C. Min. Environ., Lands and Parks, and B.C. Min. For.</w:t>
      </w:r>
    </w:p>
    <w:p w14:paraId="55FB585C" w14:textId="77777777" w:rsidR="00DF5DEC" w:rsidRPr="00DF5DEC" w:rsidRDefault="00DF5DEC" w:rsidP="00DF5DEC">
      <w:pPr>
        <w:pStyle w:val="Bibliography"/>
        <w:rPr>
          <w:rFonts w:ascii="Calibri" w:hAnsi="Calibri" w:cs="Calibri"/>
        </w:rPr>
      </w:pPr>
      <w:r w:rsidRPr="00DF5DEC">
        <w:rPr>
          <w:rFonts w:ascii="Calibri" w:hAnsi="Calibri" w:cs="Calibri"/>
        </w:rPr>
        <w:t xml:space="preserve">Hairston, N. G., Smith, F. E., &amp; </w:t>
      </w:r>
      <w:proofErr w:type="spellStart"/>
      <w:r w:rsidRPr="00DF5DEC">
        <w:rPr>
          <w:rFonts w:ascii="Calibri" w:hAnsi="Calibri" w:cs="Calibri"/>
        </w:rPr>
        <w:t>Slobodkin</w:t>
      </w:r>
      <w:proofErr w:type="spellEnd"/>
      <w:r w:rsidRPr="00DF5DEC">
        <w:rPr>
          <w:rFonts w:ascii="Calibri" w:hAnsi="Calibri" w:cs="Calibri"/>
        </w:rPr>
        <w:t xml:space="preserve">, L. B. (1960). Community Structure, Population Control, and Competition. </w:t>
      </w:r>
      <w:r w:rsidRPr="00DF5DEC">
        <w:rPr>
          <w:rFonts w:ascii="Calibri" w:hAnsi="Calibri" w:cs="Calibri"/>
          <w:i/>
          <w:iCs/>
        </w:rPr>
        <w:t>The American Naturalist</w:t>
      </w:r>
      <w:r w:rsidRPr="00DF5DEC">
        <w:rPr>
          <w:rFonts w:ascii="Calibri" w:hAnsi="Calibri" w:cs="Calibri"/>
        </w:rPr>
        <w:t xml:space="preserve">, </w:t>
      </w:r>
      <w:r w:rsidRPr="00DF5DEC">
        <w:rPr>
          <w:rFonts w:ascii="Calibri" w:hAnsi="Calibri" w:cs="Calibri"/>
          <w:i/>
          <w:iCs/>
        </w:rPr>
        <w:t>94</w:t>
      </w:r>
      <w:r w:rsidRPr="00DF5DEC">
        <w:rPr>
          <w:rFonts w:ascii="Calibri" w:hAnsi="Calibri" w:cs="Calibri"/>
        </w:rPr>
        <w:t>, 421–425.</w:t>
      </w:r>
    </w:p>
    <w:p w14:paraId="267993EB" w14:textId="77777777" w:rsidR="00DF5DEC" w:rsidRPr="00DF5DEC" w:rsidRDefault="00DF5DEC" w:rsidP="00DF5DEC">
      <w:pPr>
        <w:pStyle w:val="Bibliography"/>
        <w:rPr>
          <w:rFonts w:ascii="Calibri" w:hAnsi="Calibri" w:cs="Calibri"/>
        </w:rPr>
      </w:pPr>
      <w:r w:rsidRPr="00DF5DEC">
        <w:rPr>
          <w:rFonts w:ascii="Calibri" w:hAnsi="Calibri" w:cs="Calibri"/>
        </w:rPr>
        <w:t xml:space="preserve">Hitchcock, C. L., &amp; Cronquist, A. (1973). </w:t>
      </w:r>
      <w:r w:rsidRPr="00DF5DEC">
        <w:rPr>
          <w:rFonts w:ascii="Calibri" w:hAnsi="Calibri" w:cs="Calibri"/>
          <w:i/>
          <w:iCs/>
        </w:rPr>
        <w:t>Flora of the Pacific Northwest, an illustrated manual</w:t>
      </w:r>
      <w:r w:rsidRPr="00DF5DEC">
        <w:rPr>
          <w:rFonts w:ascii="Calibri" w:hAnsi="Calibri" w:cs="Calibri"/>
        </w:rPr>
        <w:t>. Seattle and London: University of Washington Press.</w:t>
      </w:r>
    </w:p>
    <w:p w14:paraId="212C77B0" w14:textId="77777777" w:rsidR="00DF5DEC" w:rsidRPr="00DF5DEC" w:rsidRDefault="00DF5DEC" w:rsidP="00DF5DEC">
      <w:pPr>
        <w:pStyle w:val="Bibliography"/>
        <w:rPr>
          <w:rFonts w:ascii="Calibri" w:hAnsi="Calibri" w:cs="Calibri"/>
        </w:rPr>
      </w:pPr>
      <w:proofErr w:type="spellStart"/>
      <w:r w:rsidRPr="00DF5DEC">
        <w:rPr>
          <w:rFonts w:ascii="Calibri" w:hAnsi="Calibri" w:cs="Calibri"/>
        </w:rPr>
        <w:t>Hopfensperger</w:t>
      </w:r>
      <w:proofErr w:type="spellEnd"/>
      <w:r w:rsidRPr="00DF5DEC">
        <w:rPr>
          <w:rFonts w:ascii="Calibri" w:hAnsi="Calibri" w:cs="Calibri"/>
        </w:rPr>
        <w:t xml:space="preserve">, K. N. (2007). A review of similarity between seed bank and standing vegetation across ecosystems. </w:t>
      </w:r>
      <w:r w:rsidRPr="00DF5DEC">
        <w:rPr>
          <w:rFonts w:ascii="Calibri" w:hAnsi="Calibri" w:cs="Calibri"/>
          <w:i/>
          <w:iCs/>
        </w:rPr>
        <w:t>Oikos</w:t>
      </w:r>
      <w:r w:rsidRPr="00DF5DEC">
        <w:rPr>
          <w:rFonts w:ascii="Calibri" w:hAnsi="Calibri" w:cs="Calibri"/>
        </w:rPr>
        <w:t xml:space="preserve">, </w:t>
      </w:r>
      <w:r w:rsidRPr="00DF5DEC">
        <w:rPr>
          <w:rFonts w:ascii="Calibri" w:hAnsi="Calibri" w:cs="Calibri"/>
          <w:i/>
          <w:iCs/>
        </w:rPr>
        <w:t>116</w:t>
      </w:r>
      <w:r w:rsidRPr="00DF5DEC">
        <w:rPr>
          <w:rFonts w:ascii="Calibri" w:hAnsi="Calibri" w:cs="Calibri"/>
        </w:rPr>
        <w:t>, 1438–1448.</w:t>
      </w:r>
    </w:p>
    <w:p w14:paraId="41F86232" w14:textId="77777777" w:rsidR="00DF5DEC" w:rsidRPr="00DF5DEC" w:rsidRDefault="00DF5DEC" w:rsidP="00DF5DEC">
      <w:pPr>
        <w:pStyle w:val="Bibliography"/>
        <w:rPr>
          <w:rFonts w:ascii="Calibri" w:hAnsi="Calibri" w:cs="Calibri"/>
        </w:rPr>
      </w:pPr>
      <w:proofErr w:type="spellStart"/>
      <w:r w:rsidRPr="00DF5DEC">
        <w:rPr>
          <w:rFonts w:ascii="Calibri" w:hAnsi="Calibri" w:cs="Calibri"/>
        </w:rPr>
        <w:t>Odum</w:t>
      </w:r>
      <w:proofErr w:type="spellEnd"/>
      <w:r w:rsidRPr="00DF5DEC">
        <w:rPr>
          <w:rFonts w:ascii="Calibri" w:hAnsi="Calibri" w:cs="Calibri"/>
        </w:rPr>
        <w:t xml:space="preserve">, E. P. (1969). The Strategy of Ecosystem Development.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164</w:t>
      </w:r>
      <w:r w:rsidRPr="00DF5DEC">
        <w:rPr>
          <w:rFonts w:ascii="Calibri" w:hAnsi="Calibri" w:cs="Calibri"/>
        </w:rPr>
        <w:t>, 262–270.</w:t>
      </w:r>
    </w:p>
    <w:p w14:paraId="70DBE809" w14:textId="77777777" w:rsidR="00DF5DEC" w:rsidRPr="00DF5DEC" w:rsidRDefault="00DF5DEC" w:rsidP="00DF5DEC">
      <w:pPr>
        <w:pStyle w:val="Bibliography"/>
        <w:rPr>
          <w:rFonts w:ascii="Calibri" w:hAnsi="Calibri" w:cs="Calibri"/>
        </w:rPr>
      </w:pPr>
      <w:r w:rsidRPr="00DF5DEC">
        <w:rPr>
          <w:rFonts w:ascii="Calibri" w:hAnsi="Calibri" w:cs="Calibri"/>
        </w:rPr>
        <w:t xml:space="preserve">Pasternack, G. B. (2009). Chapter 3. Hydrogeomorphology and sedimentation in tidal freshwater wetlands. In A. </w:t>
      </w:r>
      <w:proofErr w:type="spellStart"/>
      <w:r w:rsidRPr="00DF5DEC">
        <w:rPr>
          <w:rFonts w:ascii="Calibri" w:hAnsi="Calibri" w:cs="Calibri"/>
        </w:rPr>
        <w:t>Barendregt</w:t>
      </w:r>
      <w:proofErr w:type="spellEnd"/>
      <w:r w:rsidRPr="00DF5DEC">
        <w:rPr>
          <w:rFonts w:ascii="Calibri" w:hAnsi="Calibri" w:cs="Calibri"/>
        </w:rPr>
        <w:t xml:space="preserve">, D. F. Whigham, &amp; A. H. Baldwin (Eds.), </w:t>
      </w:r>
      <w:r w:rsidRPr="00DF5DEC">
        <w:rPr>
          <w:rFonts w:ascii="Calibri" w:hAnsi="Calibri" w:cs="Calibri"/>
          <w:i/>
          <w:iCs/>
        </w:rPr>
        <w:t>Tidal Freshwater Wetlands</w:t>
      </w:r>
      <w:r w:rsidRPr="00DF5DEC">
        <w:rPr>
          <w:rFonts w:ascii="Calibri" w:hAnsi="Calibri" w:cs="Calibri"/>
        </w:rPr>
        <w:t xml:space="preserve"> (pp. 31–40). Leiden, The Netherlands: </w:t>
      </w:r>
      <w:proofErr w:type="spellStart"/>
      <w:r w:rsidRPr="00DF5DEC">
        <w:rPr>
          <w:rFonts w:ascii="Calibri" w:hAnsi="Calibri" w:cs="Calibri"/>
        </w:rPr>
        <w:t>Backhuys</w:t>
      </w:r>
      <w:proofErr w:type="spellEnd"/>
      <w:r w:rsidRPr="00DF5DEC">
        <w:rPr>
          <w:rFonts w:ascii="Calibri" w:hAnsi="Calibri" w:cs="Calibri"/>
        </w:rPr>
        <w:t xml:space="preserve"> Publishers.</w:t>
      </w:r>
    </w:p>
    <w:p w14:paraId="3F61933C" w14:textId="77777777" w:rsidR="00DF5DEC" w:rsidRPr="00DF5DEC" w:rsidRDefault="00DF5DEC" w:rsidP="00DF5DEC">
      <w:pPr>
        <w:pStyle w:val="Bibliography"/>
        <w:rPr>
          <w:rFonts w:ascii="Calibri" w:hAnsi="Calibri" w:cs="Calibri"/>
        </w:rPr>
      </w:pPr>
      <w:r w:rsidRPr="00DF5DEC">
        <w:rPr>
          <w:rFonts w:ascii="Calibri" w:hAnsi="Calibri" w:cs="Calibri"/>
        </w:rPr>
        <w:t xml:space="preserve">Srivastava, D. S., &amp; Jefferies, R. L. (1996). A Positive Feedback: Herbivory, Plant Growth, Salinity, and the Desertification of an Arctic Salt-Marsh. </w:t>
      </w:r>
      <w:r w:rsidRPr="00DF5DEC">
        <w:rPr>
          <w:rFonts w:ascii="Calibri" w:hAnsi="Calibri" w:cs="Calibri"/>
          <w:i/>
          <w:iCs/>
        </w:rPr>
        <w:t>Journal of Ecology</w:t>
      </w:r>
      <w:r w:rsidRPr="00DF5DEC">
        <w:rPr>
          <w:rFonts w:ascii="Calibri" w:hAnsi="Calibri" w:cs="Calibri"/>
        </w:rPr>
        <w:t xml:space="preserve">, </w:t>
      </w:r>
      <w:r w:rsidRPr="00DF5DEC">
        <w:rPr>
          <w:rFonts w:ascii="Calibri" w:hAnsi="Calibri" w:cs="Calibri"/>
          <w:i/>
          <w:iCs/>
        </w:rPr>
        <w:t>84</w:t>
      </w:r>
      <w:r w:rsidRPr="00DF5DEC">
        <w:rPr>
          <w:rFonts w:ascii="Calibri" w:hAnsi="Calibri" w:cs="Calibri"/>
        </w:rPr>
        <w:t>, 31–42. JSTOR.</w:t>
      </w:r>
    </w:p>
    <w:p w14:paraId="1D5A4947" w14:textId="77777777" w:rsidR="00DF5DEC" w:rsidRPr="00DF5DEC" w:rsidRDefault="00DF5DEC" w:rsidP="00DF5DEC">
      <w:pPr>
        <w:pStyle w:val="Bibliography"/>
        <w:rPr>
          <w:rFonts w:ascii="Calibri" w:hAnsi="Calibri" w:cs="Calibri"/>
        </w:rPr>
      </w:pPr>
      <w:r w:rsidRPr="00DF5DEC">
        <w:rPr>
          <w:rFonts w:ascii="Calibri" w:hAnsi="Calibri" w:cs="Calibri"/>
        </w:rPr>
        <w:t xml:space="preserve">Standish, R. J., Hobbs, R. J., Mayfield, M. M., </w:t>
      </w:r>
      <w:proofErr w:type="spellStart"/>
      <w:r w:rsidRPr="00DF5DEC">
        <w:rPr>
          <w:rFonts w:ascii="Calibri" w:hAnsi="Calibri" w:cs="Calibri"/>
        </w:rPr>
        <w:t>Bestelmeyer</w:t>
      </w:r>
      <w:proofErr w:type="spellEnd"/>
      <w:r w:rsidRPr="00DF5DEC">
        <w:rPr>
          <w:rFonts w:ascii="Calibri" w:hAnsi="Calibri" w:cs="Calibri"/>
        </w:rPr>
        <w:t xml:space="preserve">, B. T., </w:t>
      </w:r>
      <w:proofErr w:type="spellStart"/>
      <w:r w:rsidRPr="00DF5DEC">
        <w:rPr>
          <w:rFonts w:ascii="Calibri" w:hAnsi="Calibri" w:cs="Calibri"/>
        </w:rPr>
        <w:t>Suding</w:t>
      </w:r>
      <w:proofErr w:type="spellEnd"/>
      <w:r w:rsidRPr="00DF5DEC">
        <w:rPr>
          <w:rFonts w:ascii="Calibri" w:hAnsi="Calibri" w:cs="Calibri"/>
        </w:rPr>
        <w:t xml:space="preserve">, K. N., Battaglia, L. L., … Thomas, P. A. (2014). Resilience in ecology: Abstraction, distraction, or where the action is? </w:t>
      </w:r>
      <w:r w:rsidRPr="00DF5DEC">
        <w:rPr>
          <w:rFonts w:ascii="Calibri" w:hAnsi="Calibri" w:cs="Calibri"/>
          <w:i/>
          <w:iCs/>
        </w:rPr>
        <w:t>Biological Conservation</w:t>
      </w:r>
      <w:r w:rsidRPr="00DF5DEC">
        <w:rPr>
          <w:rFonts w:ascii="Calibri" w:hAnsi="Calibri" w:cs="Calibri"/>
        </w:rPr>
        <w:t xml:space="preserve">, </w:t>
      </w:r>
      <w:r w:rsidRPr="00DF5DEC">
        <w:rPr>
          <w:rFonts w:ascii="Calibri" w:hAnsi="Calibri" w:cs="Calibri"/>
          <w:i/>
          <w:iCs/>
        </w:rPr>
        <w:t>177</w:t>
      </w:r>
      <w:r w:rsidRPr="00DF5DEC">
        <w:rPr>
          <w:rFonts w:ascii="Calibri" w:hAnsi="Calibri" w:cs="Calibri"/>
        </w:rPr>
        <w:t>, 43–51.</w:t>
      </w:r>
    </w:p>
    <w:p w14:paraId="2BB9F286" w14:textId="77777777" w:rsidR="00DF5DEC" w:rsidRPr="00DF5DEC" w:rsidRDefault="00DF5DEC" w:rsidP="00DF5DEC">
      <w:pPr>
        <w:pStyle w:val="Bibliography"/>
        <w:rPr>
          <w:rFonts w:ascii="Calibri" w:hAnsi="Calibri" w:cs="Calibri"/>
        </w:rPr>
      </w:pPr>
      <w:r w:rsidRPr="00DF5DEC">
        <w:rPr>
          <w:rFonts w:ascii="Calibri" w:hAnsi="Calibri" w:cs="Calibri"/>
        </w:rPr>
        <w:t xml:space="preserve">Turner, N. (2014). </w:t>
      </w:r>
      <w:r w:rsidRPr="00DF5DEC">
        <w:rPr>
          <w:rFonts w:ascii="Calibri" w:hAnsi="Calibri" w:cs="Calibri"/>
          <w:i/>
          <w:iCs/>
        </w:rPr>
        <w:t>Ancient Pathways, Ancestral Knowledge: Ethnobotany and Ecological Wisdom of Indigenous Peoples of Northwestern North America</w:t>
      </w:r>
      <w:r w:rsidRPr="00DF5DEC">
        <w:rPr>
          <w:rFonts w:ascii="Calibri" w:hAnsi="Calibri" w:cs="Calibri"/>
        </w:rPr>
        <w:t>. McGill-Queen’s Press - MQUP.</w:t>
      </w:r>
    </w:p>
    <w:p w14:paraId="1799CE55" w14:textId="77777777" w:rsidR="00DF5DEC" w:rsidRPr="00DF5DEC" w:rsidRDefault="00DF5DEC" w:rsidP="00DF5DEC">
      <w:pPr>
        <w:pStyle w:val="Bibliography"/>
        <w:rPr>
          <w:rFonts w:ascii="Calibri" w:hAnsi="Calibri" w:cs="Calibri"/>
        </w:rPr>
      </w:pPr>
      <w:r w:rsidRPr="00DF5DEC">
        <w:rPr>
          <w:rFonts w:ascii="Calibri" w:hAnsi="Calibri" w:cs="Calibri"/>
        </w:rPr>
        <w:t xml:space="preserve">Waller, L. P., Allen, W. J., Barratt, B. I. P., Condron, L. M., </w:t>
      </w:r>
      <w:proofErr w:type="spellStart"/>
      <w:r w:rsidRPr="00DF5DEC">
        <w:rPr>
          <w:rFonts w:ascii="Calibri" w:hAnsi="Calibri" w:cs="Calibri"/>
        </w:rPr>
        <w:t>França</w:t>
      </w:r>
      <w:proofErr w:type="spellEnd"/>
      <w:r w:rsidRPr="00DF5DEC">
        <w:rPr>
          <w:rFonts w:ascii="Calibri" w:hAnsi="Calibri" w:cs="Calibri"/>
        </w:rPr>
        <w:t xml:space="preserve">, F. M., Hunt, J. E., … Dickie, I. A. (2020). Biotic interactions drive ecosystem responses to exotic plant invaders.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368</w:t>
      </w:r>
      <w:r w:rsidRPr="00DF5DEC">
        <w:rPr>
          <w:rFonts w:ascii="Calibri" w:hAnsi="Calibri" w:cs="Calibri"/>
        </w:rPr>
        <w:t>, 967–972.</w:t>
      </w:r>
    </w:p>
    <w:p w14:paraId="4E2FF155" w14:textId="028D4995" w:rsidR="0083125B" w:rsidRPr="0083125B" w:rsidRDefault="0083125B" w:rsidP="0083125B">
      <w:r>
        <w:fldChar w:fldCharType="end"/>
      </w:r>
    </w:p>
    <w:p w14:paraId="42C1F3EA" w14:textId="76AF6C39" w:rsidR="00EF68AC" w:rsidRDefault="00EF68AC" w:rsidP="00EF68AC"/>
    <w:p w14:paraId="42D7AAE3" w14:textId="66C39AC2" w:rsidR="0054668D" w:rsidRDefault="0054668D" w:rsidP="00EF68AC"/>
    <w:p w14:paraId="7914EB93" w14:textId="329E6435" w:rsidR="0054668D" w:rsidRDefault="0054668D">
      <w:r>
        <w:br w:type="page"/>
      </w:r>
    </w:p>
    <w:p w14:paraId="01771E33" w14:textId="0F84AEB6" w:rsidR="0054668D" w:rsidRDefault="0054668D" w:rsidP="0054668D">
      <w:pPr>
        <w:pStyle w:val="Heading1"/>
      </w:pPr>
      <w:r>
        <w:lastRenderedPageBreak/>
        <w:t>Supplemental</w:t>
      </w:r>
    </w:p>
    <w:p w14:paraId="702F307D" w14:textId="5D642A56" w:rsidR="0054668D" w:rsidRDefault="0054668D" w:rsidP="0054668D"/>
    <w:p w14:paraId="0C35FE2B" w14:textId="77777777" w:rsidR="0054668D" w:rsidRDefault="0054668D" w:rsidP="0054668D">
      <w:pPr>
        <w:keepNext/>
      </w:pPr>
      <w:r>
        <w:rPr>
          <w:noProof/>
        </w:rPr>
        <w:drawing>
          <wp:inline distT="0" distB="0" distL="0" distR="0" wp14:anchorId="3CB26802" wp14:editId="6D05685B">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6B91A0E" w14:textId="3349808B" w:rsidR="0054668D" w:rsidRPr="0054668D" w:rsidRDefault="0054668D" w:rsidP="0054668D">
      <w:pPr>
        <w:pStyle w:val="Caption"/>
      </w:pPr>
      <w:r>
        <w:t xml:space="preserve">Figure </w:t>
      </w:r>
      <w:r w:rsidR="00DF5DEC">
        <w:fldChar w:fldCharType="begin"/>
      </w:r>
      <w:r w:rsidR="00DF5DEC">
        <w:instrText xml:space="preserve"> SEQ Figure </w:instrText>
      </w:r>
      <w:r w:rsidR="00DF5DEC">
        <w:instrText xml:space="preserve">\* ARABIC </w:instrText>
      </w:r>
      <w:r w:rsidR="00DF5DEC">
        <w:fldChar w:fldCharType="separate"/>
      </w:r>
      <w:r>
        <w:rPr>
          <w:noProof/>
        </w:rPr>
        <w:t>4</w:t>
      </w:r>
      <w:r w:rsidR="00DF5DEC">
        <w:rPr>
          <w:noProof/>
        </w:rPr>
        <w:fldChar w:fldCharType="end"/>
      </w:r>
      <w:r>
        <w:t xml:space="preserve">. </w:t>
      </w:r>
      <w:r w:rsidR="006926F0">
        <w:t>Recently grubbed and 1-year-old exclosures are dominated by &gt; 50% mean cover of bare ground,</w:t>
      </w:r>
      <w:r w:rsidR="00EF060E">
        <w:t xml:space="preserve"> with </w:t>
      </w:r>
      <w:r w:rsidR="007F511D">
        <w:t xml:space="preserve">species relative abundance </w:t>
      </w:r>
      <w:r w:rsidR="00EF060E">
        <w:t xml:space="preserve">dominated by short perennial graminoid </w:t>
      </w:r>
      <w:r w:rsidR="00EF060E">
        <w:rPr>
          <w:i w:val="0"/>
        </w:rPr>
        <w:t xml:space="preserve">Eleocharis </w:t>
      </w:r>
      <w:proofErr w:type="spellStart"/>
      <w:r w:rsidR="00EF060E">
        <w:rPr>
          <w:i w:val="0"/>
        </w:rPr>
        <w:t>parvula</w:t>
      </w:r>
      <w:proofErr w:type="spellEnd"/>
      <w:r w:rsidR="00ED079A">
        <w:t xml:space="preserve"> and forb</w:t>
      </w:r>
      <w:r w:rsidR="007F511D">
        <w:t xml:space="preserve">s in both above-ground vegetation and surface seed </w:t>
      </w:r>
      <w:r w:rsidR="00E36FA3">
        <w:t>bank.</w:t>
      </w:r>
      <w:r w:rsidR="00ED079A">
        <w:t xml:space="preserve"> After 1 year of exclosure, all plant</w:t>
      </w:r>
      <w:r w:rsidR="007F511D">
        <w:t xml:space="preserve"> functional groups have similar dominance in above ground vegetation, but surface seed banks do not </w:t>
      </w:r>
      <w:r w:rsidR="00E36FA3">
        <w:t xml:space="preserve">show increased representation from perennial forbs or perennial graminoids &gt; 10 cm. </w:t>
      </w:r>
      <w:r w:rsidR="006926F0">
        <w:t xml:space="preserve"> </w:t>
      </w:r>
      <w:r w:rsidR="00E36FA3">
        <w:t xml:space="preserve">Bare ground significantly decreases after 10 years of exclosure, while </w:t>
      </w:r>
      <w:r w:rsidR="0021490D">
        <w:t xml:space="preserve">relative abundance of </w:t>
      </w:r>
      <w:r w:rsidR="00E36FA3">
        <w:t>perennial graminoid</w:t>
      </w:r>
      <w:r w:rsidR="0021490D">
        <w:t>s</w:t>
      </w:r>
      <w:r w:rsidR="00E36FA3">
        <w:t xml:space="preserve"> (&gt; 10 cm) significantly increase</w:t>
      </w:r>
      <w:r w:rsidR="0021490D">
        <w:t>s</w:t>
      </w:r>
      <w:r w:rsidR="00E36FA3">
        <w:t xml:space="preserve"> in both above-ground </w:t>
      </w:r>
      <w:r w:rsidR="0021490D">
        <w:t>vegetation</w:t>
      </w:r>
      <w:r w:rsidR="00E36FA3">
        <w:t xml:space="preserve"> and </w:t>
      </w:r>
      <w:r w:rsidR="0021490D">
        <w:t xml:space="preserve">surface seed banks, not significantly different from undisturbed sites. </w:t>
      </w:r>
    </w:p>
    <w:p w14:paraId="5B4BAF75" w14:textId="77777777" w:rsidR="00EF68AC" w:rsidRPr="00EF68AC" w:rsidRDefault="00EF68AC" w:rsidP="00EF68AC"/>
    <w:p w14:paraId="57EF1C58" w14:textId="5D29641B" w:rsidR="008A0FDE" w:rsidRPr="005D29B0" w:rsidRDefault="008A0FDE"/>
    <w:sectPr w:rsidR="008A0FDE" w:rsidRPr="005D29B0">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9-02T10:37:00Z" w:initials="SLL">
    <w:p w14:paraId="0AC7AB97" w14:textId="1081031B" w:rsidR="00A446C2" w:rsidRDefault="00A446C2">
      <w:pPr>
        <w:pStyle w:val="CommentText"/>
      </w:pPr>
      <w:r>
        <w:rPr>
          <w:rStyle w:val="CommentReference"/>
        </w:rPr>
        <w:annotationRef/>
      </w:r>
      <w:r w:rsidR="00454C1B">
        <w:t>exemplify</w:t>
      </w:r>
      <w:r>
        <w:t xml:space="preserve"> these </w:t>
      </w:r>
      <w:r w:rsidR="00454C1B">
        <w:t>more clearly</w:t>
      </w:r>
      <w:r>
        <w:t>, w/ references</w:t>
      </w:r>
    </w:p>
  </w:comment>
  <w:comment w:id="1" w:author="Stefanie Lane" w:date="2022-08-22T14:48:00Z" w:initials="SLL">
    <w:p w14:paraId="38F31D80" w14:textId="1EC21607" w:rsidR="00F44073" w:rsidRDefault="00F44073">
      <w:pPr>
        <w:pStyle w:val="CommentText"/>
      </w:pPr>
      <w:r>
        <w:rPr>
          <w:rStyle w:val="CommentReference"/>
        </w:rPr>
        <w:annotationRef/>
      </w:r>
      <w:r>
        <w:t>Why?</w:t>
      </w:r>
    </w:p>
  </w:comment>
  <w:comment w:id="2" w:author="Stefanie Lane" w:date="2022-06-17T14:35:00Z" w:initials="SLL">
    <w:p w14:paraId="35B51660" w14:textId="77777777" w:rsidR="008A0234" w:rsidRDefault="008A0234" w:rsidP="008A0234">
      <w:pPr>
        <w:pStyle w:val="CommentText"/>
      </w:pPr>
      <w:r>
        <w:rPr>
          <w:rStyle w:val="CommentReference"/>
        </w:rPr>
        <w:annotationRef/>
      </w:r>
      <w:r>
        <w:t>Accession to UBC herbarium as part of dissertation?</w:t>
      </w:r>
    </w:p>
  </w:comment>
  <w:comment w:id="3" w:author="Stefanie Lane" w:date="2022-09-01T12:38:00Z" w:initials="SLL">
    <w:p w14:paraId="3F4D7116" w14:textId="606BCD1A" w:rsidR="001E2CAE" w:rsidRDefault="001E2CAE">
      <w:pPr>
        <w:pStyle w:val="CommentText"/>
      </w:pPr>
      <w:r>
        <w:rPr>
          <w:rStyle w:val="CommentReference"/>
        </w:rPr>
        <w:annotationRef/>
      </w:r>
      <w:r>
        <w:t>Need a summary table of species, like Comm Stability</w:t>
      </w:r>
    </w:p>
  </w:comment>
  <w:comment w:id="7" w:author="Stefanie Lane" w:date="2022-09-01T16:30:00Z" w:initials="SLL">
    <w:p w14:paraId="70231AC7" w14:textId="56C0F7F8" w:rsidR="006A0511" w:rsidRDefault="006A0511">
      <w:pPr>
        <w:pStyle w:val="CommentText"/>
      </w:pPr>
      <w:r>
        <w:rPr>
          <w:rStyle w:val="CommentReference"/>
        </w:rPr>
        <w:annotationRef/>
      </w:r>
      <w:r w:rsidR="00EC3A06">
        <w:t xml:space="preserve"> </w:t>
      </w:r>
      <w:r w:rsidR="007012A5">
        <w:t xml:space="preserve">Unclear whether this species was cultivated in these sites, specifically. So far, no reference to </w:t>
      </w:r>
      <w:r w:rsidR="007012A5" w:rsidRPr="00D33FC0">
        <w:rPr>
          <w:i/>
        </w:rPr>
        <w:t>cultivation</w:t>
      </w:r>
      <w:r w:rsidR="007012A5">
        <w:t xml:space="preserve"> in these specific estuaries</w:t>
      </w:r>
      <w:r w:rsidR="002528A1">
        <w:t>.</w:t>
      </w:r>
    </w:p>
  </w:comment>
  <w:comment w:id="8" w:author="Stefanie Lane" w:date="2022-09-05T12:22:00Z" w:initials="SLL">
    <w:p w14:paraId="3AAA708C" w14:textId="557F406C" w:rsidR="00D22C68" w:rsidRDefault="00D22C68">
      <w:pPr>
        <w:pStyle w:val="CommentText"/>
      </w:pPr>
      <w:r>
        <w:rPr>
          <w:rStyle w:val="CommentReference"/>
        </w:rPr>
        <w:annotationRef/>
      </w:r>
      <w:r>
        <w:t>In Little Qualicum Estuary, can show 85% loss in cover abundance</w:t>
      </w:r>
      <w:r w:rsidR="00722369">
        <w:t xml:space="preserve"> between </w:t>
      </w:r>
      <w:r>
        <w:t>1978 and 2005. (Dawe et al., 2011)</w:t>
      </w:r>
    </w:p>
  </w:comment>
  <w:comment w:id="9" w:author="Stefanie Lane" w:date="2022-08-25T17:38:00Z" w:initials="SLL">
    <w:p w14:paraId="34C69B58" w14:textId="4517D3E0" w:rsidR="00C109F9" w:rsidRDefault="00C109F9">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7AB97" w15:done="0"/>
  <w15:commentEx w15:paraId="38F31D80" w15:done="0"/>
  <w15:commentEx w15:paraId="35B51660" w15:done="0"/>
  <w15:commentEx w15:paraId="3F4D7116" w15:done="0"/>
  <w15:commentEx w15:paraId="70231AC7" w15:done="0"/>
  <w15:commentEx w15:paraId="3AAA708C"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7AB97" w16cid:durableId="26BC5B63"/>
  <w16cid:commentId w16cid:paraId="38F31D80" w16cid:durableId="26AE15CD"/>
  <w16cid:commentId w16cid:paraId="35B51660" w16cid:durableId="26570F9F"/>
  <w16cid:commentId w16cid:paraId="3F4D7116" w16cid:durableId="26BB2643"/>
  <w16cid:commentId w16cid:paraId="70231AC7" w16cid:durableId="26BB5CBA"/>
  <w16cid:commentId w16cid:paraId="3AAA708C" w16cid:durableId="26C06875"/>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33254" w14:textId="77777777" w:rsidR="003A4BCE" w:rsidRDefault="003A4BCE" w:rsidP="003A4BCE">
      <w:pPr>
        <w:spacing w:after="0" w:line="240" w:lineRule="auto"/>
      </w:pPr>
      <w:r>
        <w:separator/>
      </w:r>
    </w:p>
  </w:endnote>
  <w:endnote w:type="continuationSeparator" w:id="0">
    <w:p w14:paraId="16322C73" w14:textId="77777777" w:rsidR="003A4BCE" w:rsidRDefault="003A4BCE"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8F5535" w:rsidRDefault="008F55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3A4BCE" w:rsidRDefault="003A4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1B35D" w14:textId="77777777" w:rsidR="003A4BCE" w:rsidRDefault="003A4BCE" w:rsidP="003A4BCE">
      <w:pPr>
        <w:spacing w:after="0" w:line="240" w:lineRule="auto"/>
      </w:pPr>
      <w:r>
        <w:separator/>
      </w:r>
    </w:p>
  </w:footnote>
  <w:footnote w:type="continuationSeparator" w:id="0">
    <w:p w14:paraId="7232EE2E" w14:textId="77777777" w:rsidR="003A4BCE" w:rsidRDefault="003A4BCE"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8F5535" w:rsidRDefault="008F5535">
    <w:pPr>
      <w:pStyle w:val="Header"/>
    </w:pPr>
    <w:r>
      <w:t xml:space="preserve">Lane, </w:t>
    </w:r>
    <w:r w:rsidR="00911F14">
      <w:t>C</w:t>
    </w:r>
    <w:r>
      <w:t xml:space="preserve">hapter 4: post-grazing habitat recovery </w:t>
    </w:r>
  </w:p>
  <w:p w14:paraId="49B6B0E4" w14:textId="77777777" w:rsidR="008F5535" w:rsidRDefault="008F55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7"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6"/>
  </w:num>
  <w:num w:numId="2">
    <w:abstractNumId w:val="1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2"/>
  </w:num>
  <w:num w:numId="7">
    <w:abstractNumId w:val="5"/>
  </w:num>
  <w:num w:numId="8">
    <w:abstractNumId w:val="4"/>
  </w:num>
  <w:num w:numId="9">
    <w:abstractNumId w:val="7"/>
  </w:num>
  <w:num w:numId="10">
    <w:abstractNumId w:val="1"/>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23876"/>
    <w:rsid w:val="0004138A"/>
    <w:rsid w:val="00047E33"/>
    <w:rsid w:val="00071711"/>
    <w:rsid w:val="00086FA0"/>
    <w:rsid w:val="00090E25"/>
    <w:rsid w:val="000A104C"/>
    <w:rsid w:val="000A20FB"/>
    <w:rsid w:val="000A6A5C"/>
    <w:rsid w:val="000B5D77"/>
    <w:rsid w:val="000D3131"/>
    <w:rsid w:val="000D7BDD"/>
    <w:rsid w:val="000E2AB5"/>
    <w:rsid w:val="000F569B"/>
    <w:rsid w:val="0010207B"/>
    <w:rsid w:val="0010261D"/>
    <w:rsid w:val="00137E0B"/>
    <w:rsid w:val="00142A71"/>
    <w:rsid w:val="00142CA8"/>
    <w:rsid w:val="0014603F"/>
    <w:rsid w:val="00151B94"/>
    <w:rsid w:val="00152A30"/>
    <w:rsid w:val="001544F8"/>
    <w:rsid w:val="001553E7"/>
    <w:rsid w:val="00161345"/>
    <w:rsid w:val="00166B69"/>
    <w:rsid w:val="00167A5E"/>
    <w:rsid w:val="00172B28"/>
    <w:rsid w:val="00173B3B"/>
    <w:rsid w:val="00180B40"/>
    <w:rsid w:val="0018306E"/>
    <w:rsid w:val="001965DF"/>
    <w:rsid w:val="001A0726"/>
    <w:rsid w:val="001B15C3"/>
    <w:rsid w:val="001B7BD7"/>
    <w:rsid w:val="001C1948"/>
    <w:rsid w:val="001C4B67"/>
    <w:rsid w:val="001D49D6"/>
    <w:rsid w:val="001E1E6C"/>
    <w:rsid w:val="001E24DE"/>
    <w:rsid w:val="001E2CAE"/>
    <w:rsid w:val="001F402A"/>
    <w:rsid w:val="001F54B5"/>
    <w:rsid w:val="001F5A40"/>
    <w:rsid w:val="002028D5"/>
    <w:rsid w:val="0021256E"/>
    <w:rsid w:val="0021490D"/>
    <w:rsid w:val="00225F6A"/>
    <w:rsid w:val="00237967"/>
    <w:rsid w:val="002528A1"/>
    <w:rsid w:val="0025535F"/>
    <w:rsid w:val="002563DC"/>
    <w:rsid w:val="002664A4"/>
    <w:rsid w:val="00290098"/>
    <w:rsid w:val="002B07A0"/>
    <w:rsid w:val="002B0C85"/>
    <w:rsid w:val="002B5DC5"/>
    <w:rsid w:val="002C39B0"/>
    <w:rsid w:val="002E7D6A"/>
    <w:rsid w:val="002F49FB"/>
    <w:rsid w:val="00305802"/>
    <w:rsid w:val="0031478F"/>
    <w:rsid w:val="00315DD1"/>
    <w:rsid w:val="00317E0D"/>
    <w:rsid w:val="00320CAC"/>
    <w:rsid w:val="00320EF7"/>
    <w:rsid w:val="00323904"/>
    <w:rsid w:val="00330F92"/>
    <w:rsid w:val="003324A5"/>
    <w:rsid w:val="00332911"/>
    <w:rsid w:val="00336FC7"/>
    <w:rsid w:val="003419FF"/>
    <w:rsid w:val="00354739"/>
    <w:rsid w:val="00357FBE"/>
    <w:rsid w:val="00366B97"/>
    <w:rsid w:val="00373203"/>
    <w:rsid w:val="003769AF"/>
    <w:rsid w:val="003931BA"/>
    <w:rsid w:val="0039580B"/>
    <w:rsid w:val="003A4806"/>
    <w:rsid w:val="003A4BCE"/>
    <w:rsid w:val="003A704A"/>
    <w:rsid w:val="003E0EDC"/>
    <w:rsid w:val="003E245E"/>
    <w:rsid w:val="003F47E7"/>
    <w:rsid w:val="003F766A"/>
    <w:rsid w:val="00400132"/>
    <w:rsid w:val="0040394E"/>
    <w:rsid w:val="00406494"/>
    <w:rsid w:val="00410227"/>
    <w:rsid w:val="004141A4"/>
    <w:rsid w:val="004166A3"/>
    <w:rsid w:val="004359F7"/>
    <w:rsid w:val="00441F56"/>
    <w:rsid w:val="00454C1B"/>
    <w:rsid w:val="00457DDC"/>
    <w:rsid w:val="00464E29"/>
    <w:rsid w:val="00465387"/>
    <w:rsid w:val="004709F0"/>
    <w:rsid w:val="00483C34"/>
    <w:rsid w:val="00485348"/>
    <w:rsid w:val="0049570B"/>
    <w:rsid w:val="004A0B3C"/>
    <w:rsid w:val="004A191E"/>
    <w:rsid w:val="004A51A9"/>
    <w:rsid w:val="004B0AE0"/>
    <w:rsid w:val="004C053D"/>
    <w:rsid w:val="004C1843"/>
    <w:rsid w:val="004C6B4E"/>
    <w:rsid w:val="004D2544"/>
    <w:rsid w:val="004F022A"/>
    <w:rsid w:val="004F5415"/>
    <w:rsid w:val="00506586"/>
    <w:rsid w:val="0054668D"/>
    <w:rsid w:val="00546A90"/>
    <w:rsid w:val="00552343"/>
    <w:rsid w:val="005531F4"/>
    <w:rsid w:val="00554053"/>
    <w:rsid w:val="0055497D"/>
    <w:rsid w:val="0057056B"/>
    <w:rsid w:val="005810B0"/>
    <w:rsid w:val="005A23C1"/>
    <w:rsid w:val="005B2F3D"/>
    <w:rsid w:val="005D29B0"/>
    <w:rsid w:val="005E0618"/>
    <w:rsid w:val="005E1F87"/>
    <w:rsid w:val="005E2115"/>
    <w:rsid w:val="005E58DD"/>
    <w:rsid w:val="00606702"/>
    <w:rsid w:val="00617608"/>
    <w:rsid w:val="006227E6"/>
    <w:rsid w:val="00622E6D"/>
    <w:rsid w:val="00631FF0"/>
    <w:rsid w:val="006371C5"/>
    <w:rsid w:val="00643654"/>
    <w:rsid w:val="00645DAB"/>
    <w:rsid w:val="00647F06"/>
    <w:rsid w:val="0065092B"/>
    <w:rsid w:val="00653231"/>
    <w:rsid w:val="006641D5"/>
    <w:rsid w:val="00682688"/>
    <w:rsid w:val="00682F15"/>
    <w:rsid w:val="006926F0"/>
    <w:rsid w:val="00696FAD"/>
    <w:rsid w:val="006A0511"/>
    <w:rsid w:val="006A3F54"/>
    <w:rsid w:val="006A7CB9"/>
    <w:rsid w:val="006B1945"/>
    <w:rsid w:val="006B26E5"/>
    <w:rsid w:val="006D09AE"/>
    <w:rsid w:val="006D3418"/>
    <w:rsid w:val="006E03E8"/>
    <w:rsid w:val="006E3813"/>
    <w:rsid w:val="006F2773"/>
    <w:rsid w:val="006F424F"/>
    <w:rsid w:val="006F6FE7"/>
    <w:rsid w:val="007012A5"/>
    <w:rsid w:val="00710AFF"/>
    <w:rsid w:val="007113B5"/>
    <w:rsid w:val="00722369"/>
    <w:rsid w:val="00737F81"/>
    <w:rsid w:val="00746C91"/>
    <w:rsid w:val="00762B2F"/>
    <w:rsid w:val="00763237"/>
    <w:rsid w:val="007771A7"/>
    <w:rsid w:val="00780ABE"/>
    <w:rsid w:val="007903FF"/>
    <w:rsid w:val="00792C58"/>
    <w:rsid w:val="007A4111"/>
    <w:rsid w:val="007B5274"/>
    <w:rsid w:val="007C13DE"/>
    <w:rsid w:val="007C199C"/>
    <w:rsid w:val="007C29D8"/>
    <w:rsid w:val="007C43AE"/>
    <w:rsid w:val="007D1234"/>
    <w:rsid w:val="007D7475"/>
    <w:rsid w:val="007F511D"/>
    <w:rsid w:val="007F5791"/>
    <w:rsid w:val="0080590F"/>
    <w:rsid w:val="008141A0"/>
    <w:rsid w:val="00816107"/>
    <w:rsid w:val="008177D0"/>
    <w:rsid w:val="008179F1"/>
    <w:rsid w:val="00817A32"/>
    <w:rsid w:val="008201E2"/>
    <w:rsid w:val="00820EAF"/>
    <w:rsid w:val="0083125B"/>
    <w:rsid w:val="008319A9"/>
    <w:rsid w:val="0083404F"/>
    <w:rsid w:val="00834851"/>
    <w:rsid w:val="00840848"/>
    <w:rsid w:val="008465BB"/>
    <w:rsid w:val="0085198F"/>
    <w:rsid w:val="00852E1A"/>
    <w:rsid w:val="00863ADA"/>
    <w:rsid w:val="00871076"/>
    <w:rsid w:val="008838D2"/>
    <w:rsid w:val="00887A01"/>
    <w:rsid w:val="008A0234"/>
    <w:rsid w:val="008A0FDE"/>
    <w:rsid w:val="008A1C25"/>
    <w:rsid w:val="008B1587"/>
    <w:rsid w:val="008B2FE7"/>
    <w:rsid w:val="008C0DA1"/>
    <w:rsid w:val="008C1E5D"/>
    <w:rsid w:val="008D2F77"/>
    <w:rsid w:val="008F0512"/>
    <w:rsid w:val="008F5535"/>
    <w:rsid w:val="009035DA"/>
    <w:rsid w:val="009036B4"/>
    <w:rsid w:val="009068BB"/>
    <w:rsid w:val="00911F14"/>
    <w:rsid w:val="009122D2"/>
    <w:rsid w:val="009126BB"/>
    <w:rsid w:val="00922EDC"/>
    <w:rsid w:val="009236BD"/>
    <w:rsid w:val="00930ADE"/>
    <w:rsid w:val="00937992"/>
    <w:rsid w:val="009447A7"/>
    <w:rsid w:val="00960EBA"/>
    <w:rsid w:val="009675A6"/>
    <w:rsid w:val="00967EC8"/>
    <w:rsid w:val="00976CF6"/>
    <w:rsid w:val="00984441"/>
    <w:rsid w:val="009868A0"/>
    <w:rsid w:val="00993CFD"/>
    <w:rsid w:val="00996C34"/>
    <w:rsid w:val="009A6506"/>
    <w:rsid w:val="009B3EFB"/>
    <w:rsid w:val="009B6C8D"/>
    <w:rsid w:val="009D5BF7"/>
    <w:rsid w:val="009E06BC"/>
    <w:rsid w:val="00A13350"/>
    <w:rsid w:val="00A14F01"/>
    <w:rsid w:val="00A201EC"/>
    <w:rsid w:val="00A25079"/>
    <w:rsid w:val="00A27C45"/>
    <w:rsid w:val="00A446C2"/>
    <w:rsid w:val="00A5116C"/>
    <w:rsid w:val="00A563CE"/>
    <w:rsid w:val="00A57909"/>
    <w:rsid w:val="00A706B9"/>
    <w:rsid w:val="00A737AE"/>
    <w:rsid w:val="00A83331"/>
    <w:rsid w:val="00A842C0"/>
    <w:rsid w:val="00A95A66"/>
    <w:rsid w:val="00AA1402"/>
    <w:rsid w:val="00AD62C0"/>
    <w:rsid w:val="00AE70C1"/>
    <w:rsid w:val="00B47FB6"/>
    <w:rsid w:val="00B53394"/>
    <w:rsid w:val="00B67E17"/>
    <w:rsid w:val="00B742DA"/>
    <w:rsid w:val="00B85F91"/>
    <w:rsid w:val="00B86DED"/>
    <w:rsid w:val="00B9151D"/>
    <w:rsid w:val="00B951B6"/>
    <w:rsid w:val="00BA1536"/>
    <w:rsid w:val="00BB273F"/>
    <w:rsid w:val="00BB445E"/>
    <w:rsid w:val="00BB780B"/>
    <w:rsid w:val="00BC52D5"/>
    <w:rsid w:val="00BD229C"/>
    <w:rsid w:val="00BD3D92"/>
    <w:rsid w:val="00BD7A87"/>
    <w:rsid w:val="00BE3518"/>
    <w:rsid w:val="00BE3526"/>
    <w:rsid w:val="00C02AB5"/>
    <w:rsid w:val="00C04FA3"/>
    <w:rsid w:val="00C0793C"/>
    <w:rsid w:val="00C109F9"/>
    <w:rsid w:val="00C21004"/>
    <w:rsid w:val="00C23F3F"/>
    <w:rsid w:val="00C24B46"/>
    <w:rsid w:val="00C32DEE"/>
    <w:rsid w:val="00C55796"/>
    <w:rsid w:val="00C646AB"/>
    <w:rsid w:val="00C757B0"/>
    <w:rsid w:val="00C772C6"/>
    <w:rsid w:val="00C92E19"/>
    <w:rsid w:val="00C936DE"/>
    <w:rsid w:val="00CC6B3A"/>
    <w:rsid w:val="00CC7829"/>
    <w:rsid w:val="00CD13B9"/>
    <w:rsid w:val="00CD74F3"/>
    <w:rsid w:val="00CF234A"/>
    <w:rsid w:val="00CF28C4"/>
    <w:rsid w:val="00CF3C8C"/>
    <w:rsid w:val="00D07309"/>
    <w:rsid w:val="00D10B78"/>
    <w:rsid w:val="00D22C68"/>
    <w:rsid w:val="00D33FC0"/>
    <w:rsid w:val="00D4563B"/>
    <w:rsid w:val="00D61D38"/>
    <w:rsid w:val="00D67837"/>
    <w:rsid w:val="00D7095C"/>
    <w:rsid w:val="00D826A1"/>
    <w:rsid w:val="00D849EB"/>
    <w:rsid w:val="00D91009"/>
    <w:rsid w:val="00DA47A5"/>
    <w:rsid w:val="00DD5F57"/>
    <w:rsid w:val="00DD7436"/>
    <w:rsid w:val="00DE4203"/>
    <w:rsid w:val="00DE4AF6"/>
    <w:rsid w:val="00DE507C"/>
    <w:rsid w:val="00DE52D4"/>
    <w:rsid w:val="00DF3B6F"/>
    <w:rsid w:val="00DF5DEC"/>
    <w:rsid w:val="00E129CF"/>
    <w:rsid w:val="00E16898"/>
    <w:rsid w:val="00E20588"/>
    <w:rsid w:val="00E26530"/>
    <w:rsid w:val="00E346FE"/>
    <w:rsid w:val="00E34EF0"/>
    <w:rsid w:val="00E36FA3"/>
    <w:rsid w:val="00E41E2C"/>
    <w:rsid w:val="00E51FD8"/>
    <w:rsid w:val="00E52903"/>
    <w:rsid w:val="00E56722"/>
    <w:rsid w:val="00E6444F"/>
    <w:rsid w:val="00E677F3"/>
    <w:rsid w:val="00E80B73"/>
    <w:rsid w:val="00E8243D"/>
    <w:rsid w:val="00E87F5C"/>
    <w:rsid w:val="00E9372E"/>
    <w:rsid w:val="00EA6F76"/>
    <w:rsid w:val="00EB5EBB"/>
    <w:rsid w:val="00EC3A06"/>
    <w:rsid w:val="00ED079A"/>
    <w:rsid w:val="00EE4918"/>
    <w:rsid w:val="00EF060E"/>
    <w:rsid w:val="00EF68AC"/>
    <w:rsid w:val="00F17E18"/>
    <w:rsid w:val="00F20029"/>
    <w:rsid w:val="00F245F9"/>
    <w:rsid w:val="00F3581A"/>
    <w:rsid w:val="00F44073"/>
    <w:rsid w:val="00F4619E"/>
    <w:rsid w:val="00F61469"/>
    <w:rsid w:val="00F620DD"/>
    <w:rsid w:val="00F625B3"/>
    <w:rsid w:val="00F70782"/>
    <w:rsid w:val="00F82A3C"/>
    <w:rsid w:val="00F95B49"/>
    <w:rsid w:val="00FB13C2"/>
    <w:rsid w:val="00FC6CB5"/>
    <w:rsid w:val="00FD7693"/>
    <w:rsid w:val="00FE3A8D"/>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0F1B1B-204E-4125-A47D-5AD67EE05E9B}">
  <ds:schemaRefs>
    <ds:schemaRef ds:uri="http://purl.org/dc/elements/1.1/"/>
    <ds:schemaRef ds:uri="http://www.w3.org/XML/1998/namespace"/>
    <ds:schemaRef ds:uri="http://purl.org/dc/dcmitype/"/>
    <ds:schemaRef ds:uri="http://schemas.microsoft.com/office/2006/documentManagement/types"/>
    <ds:schemaRef ds:uri="http://purl.org/dc/terms/"/>
    <ds:schemaRef ds:uri="http://schemas.microsoft.com/office/infopath/2007/PartnerControls"/>
    <ds:schemaRef ds:uri="360018dd-41eb-4458-b1d4-4b46a95a2b02"/>
    <ds:schemaRef ds:uri="http://schemas.openxmlformats.org/package/2006/metadata/core-properties"/>
    <ds:schemaRef ds:uri="8c008993-a31f-4b40-b1f3-88dd9c6e1924"/>
    <ds:schemaRef ds:uri="http://schemas.microsoft.com/office/2006/metadata/properties"/>
  </ds:schemaRefs>
</ds:datastoreItem>
</file>

<file path=customXml/itemProps3.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4.xml><?xml version="1.0" encoding="utf-8"?>
<ds:datastoreItem xmlns:ds="http://schemas.openxmlformats.org/officeDocument/2006/customXml" ds:itemID="{DD0332CC-4D36-490E-8849-F45826A13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2</TotalTime>
  <Pages>14</Pages>
  <Words>6394</Words>
  <Characters>3644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89</cp:revision>
  <dcterms:created xsi:type="dcterms:W3CDTF">2022-08-12T03:32:00Z</dcterms:created>
  <dcterms:modified xsi:type="dcterms:W3CDTF">2022-09-05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0AVqBFP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